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9F1601" w14:textId="624560E4" w:rsidR="009303D9" w:rsidRPr="00C21C91" w:rsidRDefault="008C79BE" w:rsidP="003A1D6E">
      <w:pPr>
        <w:pStyle w:val="papertitle"/>
        <w:spacing w:before="100" w:beforeAutospacing="1" w:after="100" w:afterAutospacing="1"/>
        <w:rPr>
          <w:color w:val="000000" w:themeColor="text1"/>
          <w:kern w:val="48"/>
        </w:rPr>
      </w:pPr>
      <w:r w:rsidRPr="00C21C91">
        <w:rPr>
          <w:color w:val="000000" w:themeColor="text1"/>
          <w:kern w:val="48"/>
        </w:rPr>
        <w:t>Supply Chain Orchestration</w:t>
      </w:r>
      <w:r w:rsidR="00BC0D80" w:rsidRPr="00C21C91">
        <w:rPr>
          <w:color w:val="000000" w:themeColor="text1"/>
          <w:kern w:val="48"/>
        </w:rPr>
        <w:t xml:space="preserve"> Tool</w:t>
      </w:r>
      <w:r w:rsidRPr="00C21C91">
        <w:rPr>
          <w:color w:val="000000" w:themeColor="text1"/>
          <w:kern w:val="48"/>
        </w:rPr>
        <w:t>: using Data Driven Decision Modelling</w:t>
      </w:r>
    </w:p>
    <w:p w14:paraId="3E1BF882" w14:textId="77777777" w:rsidR="00D7522C" w:rsidRPr="00C21C91" w:rsidRDefault="00D7522C" w:rsidP="003B4E04">
      <w:pPr>
        <w:pStyle w:val="Author"/>
        <w:spacing w:before="100" w:beforeAutospacing="1" w:after="100" w:afterAutospacing="1" w:line="120" w:lineRule="auto"/>
        <w:rPr>
          <w:color w:val="000000" w:themeColor="text1"/>
          <w:sz w:val="16"/>
          <w:szCs w:val="16"/>
        </w:rPr>
      </w:pPr>
    </w:p>
    <w:p w14:paraId="52196C64" w14:textId="77777777" w:rsidR="00D7522C" w:rsidRPr="00C21C91" w:rsidRDefault="00D7522C" w:rsidP="00911E1D">
      <w:pPr>
        <w:pStyle w:val="Author"/>
        <w:spacing w:before="100" w:beforeAutospacing="1" w:after="100" w:afterAutospacing="1" w:line="120" w:lineRule="auto"/>
        <w:jc w:val="both"/>
        <w:rPr>
          <w:color w:val="000000" w:themeColor="text1"/>
          <w:sz w:val="16"/>
          <w:szCs w:val="16"/>
        </w:rPr>
        <w:sectPr w:rsidR="00D7522C" w:rsidRPr="00C21C91" w:rsidSect="00C0430E">
          <w:footerReference w:type="even" r:id="rId8"/>
          <w:footerReference w:type="default" r:id="rId9"/>
          <w:footerReference w:type="first" r:id="rId10"/>
          <w:pgSz w:w="11906" w:h="16838" w:code="9"/>
          <w:pgMar w:top="540" w:right="893" w:bottom="1440" w:left="893" w:header="720" w:footer="720" w:gutter="0"/>
          <w:cols w:space="720"/>
          <w:docGrid w:linePitch="360"/>
        </w:sectPr>
      </w:pPr>
    </w:p>
    <w:p w14:paraId="34601803" w14:textId="0A7039FB" w:rsidR="001A3B3D" w:rsidRPr="00C21C91" w:rsidRDefault="00BD670B" w:rsidP="007B6DDA">
      <w:pPr>
        <w:pStyle w:val="Author"/>
        <w:spacing w:before="100" w:beforeAutospacing="1"/>
        <w:rPr>
          <w:color w:val="000000" w:themeColor="text1"/>
          <w:sz w:val="18"/>
          <w:szCs w:val="18"/>
        </w:rPr>
      </w:pPr>
      <w:r w:rsidRPr="00C21C91">
        <w:rPr>
          <w:color w:val="000000" w:themeColor="text1"/>
          <w:sz w:val="18"/>
          <w:szCs w:val="18"/>
        </w:rPr>
        <w:br w:type="column"/>
      </w:r>
      <w:r w:rsidR="00F847A6" w:rsidRPr="00C21C91">
        <w:rPr>
          <w:color w:val="000000" w:themeColor="text1"/>
          <w:sz w:val="18"/>
          <w:szCs w:val="18"/>
        </w:rPr>
        <w:t xml:space="preserve"> </w:t>
      </w:r>
      <w:r w:rsidR="00F87472" w:rsidRPr="00C21C91">
        <w:rPr>
          <w:color w:val="000000" w:themeColor="text1"/>
          <w:sz w:val="18"/>
          <w:szCs w:val="18"/>
        </w:rPr>
        <w:t>Vishal Makode</w:t>
      </w:r>
      <w:r w:rsidR="001A3B3D" w:rsidRPr="00C21C91">
        <w:rPr>
          <w:color w:val="000000" w:themeColor="text1"/>
          <w:sz w:val="18"/>
          <w:szCs w:val="18"/>
        </w:rPr>
        <w:br/>
      </w:r>
      <w:r w:rsidR="00F87472" w:rsidRPr="00C21C91">
        <w:rPr>
          <w:color w:val="000000" w:themeColor="text1"/>
          <w:sz w:val="18"/>
          <w:szCs w:val="18"/>
        </w:rPr>
        <w:t>200875978</w:t>
      </w:r>
      <w:r w:rsidR="001A3B3D" w:rsidRPr="00C21C91">
        <w:rPr>
          <w:i/>
          <w:color w:val="000000" w:themeColor="text1"/>
          <w:sz w:val="18"/>
          <w:szCs w:val="18"/>
        </w:rPr>
        <w:t xml:space="preserve"> </w:t>
      </w:r>
      <w:r w:rsidR="007B6DDA" w:rsidRPr="00C21C91">
        <w:rPr>
          <w:i/>
          <w:color w:val="000000" w:themeColor="text1"/>
          <w:sz w:val="18"/>
          <w:szCs w:val="18"/>
        </w:rPr>
        <w:br/>
      </w:r>
      <w:r w:rsidR="00F87472" w:rsidRPr="00C21C91">
        <w:rPr>
          <w:color w:val="000000" w:themeColor="text1"/>
          <w:sz w:val="18"/>
          <w:szCs w:val="18"/>
        </w:rPr>
        <w:t>Dr. Flynn Castles</w:t>
      </w:r>
      <w:r w:rsidR="001A3B3D" w:rsidRPr="00C21C91">
        <w:rPr>
          <w:color w:val="000000" w:themeColor="text1"/>
          <w:sz w:val="18"/>
          <w:szCs w:val="18"/>
        </w:rPr>
        <w:br/>
      </w:r>
      <w:r w:rsidR="00F87472" w:rsidRPr="00C21C91">
        <w:rPr>
          <w:color w:val="000000" w:themeColor="text1"/>
          <w:sz w:val="18"/>
          <w:szCs w:val="18"/>
        </w:rPr>
        <w:t>Msc IOT (Data)</w:t>
      </w:r>
    </w:p>
    <w:p w14:paraId="65860334" w14:textId="4A59C1E0" w:rsidR="001A3B3D" w:rsidRPr="00C21C91" w:rsidRDefault="00BD670B" w:rsidP="00447BB9">
      <w:pPr>
        <w:pStyle w:val="Author"/>
        <w:spacing w:before="100" w:beforeAutospacing="1"/>
        <w:rPr>
          <w:color w:val="000000" w:themeColor="text1"/>
          <w:sz w:val="18"/>
          <w:szCs w:val="18"/>
        </w:rPr>
      </w:pPr>
      <w:r w:rsidRPr="00C21C91">
        <w:rPr>
          <w:color w:val="000000" w:themeColor="text1"/>
          <w:sz w:val="18"/>
          <w:szCs w:val="18"/>
        </w:rPr>
        <w:br w:type="column"/>
      </w:r>
    </w:p>
    <w:p w14:paraId="6135D31B" w14:textId="77777777" w:rsidR="009F1D79" w:rsidRPr="00C21C91" w:rsidRDefault="009F1D79" w:rsidP="00911E1D">
      <w:pPr>
        <w:jc w:val="both"/>
        <w:rPr>
          <w:color w:val="000000" w:themeColor="text1"/>
        </w:rPr>
        <w:sectPr w:rsidR="009F1D79" w:rsidRPr="00C21C91" w:rsidSect="003B4E04">
          <w:type w:val="continuous"/>
          <w:pgSz w:w="11906" w:h="16838" w:code="9"/>
          <w:pgMar w:top="450" w:right="893" w:bottom="1440" w:left="893" w:header="720" w:footer="720" w:gutter="0"/>
          <w:cols w:num="3" w:space="720"/>
          <w:docGrid w:linePitch="360"/>
        </w:sectPr>
      </w:pPr>
    </w:p>
    <w:p w14:paraId="32DEFA00" w14:textId="77777777" w:rsidR="00A66829" w:rsidRPr="00C21C91" w:rsidRDefault="00A66829" w:rsidP="00A66829">
      <w:pPr>
        <w:rPr>
          <w:color w:val="000000" w:themeColor="text1"/>
        </w:rPr>
        <w:sectPr w:rsidR="00A66829" w:rsidRPr="00C21C91" w:rsidSect="003B4E04">
          <w:type w:val="continuous"/>
          <w:pgSz w:w="11906" w:h="16838" w:code="9"/>
          <w:pgMar w:top="450" w:right="893" w:bottom="1440" w:left="893" w:header="720" w:footer="720" w:gutter="0"/>
          <w:cols w:num="3" w:space="720"/>
          <w:docGrid w:linePitch="360"/>
        </w:sectPr>
      </w:pPr>
      <w:r w:rsidRPr="00C21C91">
        <w:rPr>
          <w:color w:val="000000" w:themeColor="text1"/>
        </w:rPr>
        <w:br w:type="column"/>
      </w:r>
    </w:p>
    <w:p w14:paraId="55D91D3E" w14:textId="7763EB0A" w:rsidR="00EB72CF" w:rsidRPr="00834035" w:rsidRDefault="00A66829" w:rsidP="00EB72CF">
      <w:pPr>
        <w:pStyle w:val="Abstract"/>
        <w:rPr>
          <w:color w:val="000000" w:themeColor="text1"/>
        </w:rPr>
      </w:pPr>
      <w:r w:rsidRPr="00834035">
        <w:rPr>
          <w:i/>
          <w:iCs/>
          <w:color w:val="000000" w:themeColor="text1"/>
        </w:rPr>
        <w:t>Abstract</w:t>
      </w:r>
      <w:r w:rsidR="00F23E70" w:rsidRPr="00834035">
        <w:rPr>
          <w:i/>
          <w:iCs/>
          <w:color w:val="000000" w:themeColor="text1"/>
        </w:rPr>
        <w:t xml:space="preserve"> </w:t>
      </w:r>
      <w:r w:rsidR="00F23E70" w:rsidRPr="00834035">
        <w:rPr>
          <w:color w:val="000000" w:themeColor="text1"/>
        </w:rPr>
        <w:t>— There</w:t>
      </w:r>
      <w:r w:rsidR="00EB72CF" w:rsidRPr="00834035">
        <w:rPr>
          <w:color w:val="000000" w:themeColor="text1"/>
        </w:rPr>
        <w:t xml:space="preserve"> are several publications on the application of predictive analytics in Supply Chain Management (SCM). However, most of them are limited to </w:t>
      </w:r>
      <w:proofErr w:type="spellStart"/>
      <w:r w:rsidR="00EB72CF" w:rsidRPr="00834035">
        <w:rPr>
          <w:color w:val="000000" w:themeColor="text1"/>
        </w:rPr>
        <w:t>specialised</w:t>
      </w:r>
      <w:proofErr w:type="spellEnd"/>
      <w:r w:rsidR="00EB72CF" w:rsidRPr="00834035">
        <w:rPr>
          <w:color w:val="000000" w:themeColor="text1"/>
        </w:rPr>
        <w:t xml:space="preserve"> supply chain management tasks, such as Logistics, Transportation, Demand prediction, Demand management, Inventory management or other pure research elements. Today, the primary focus is on improving visibility to manage complexity and assist decision-making for handling risk and disruptions along the supply chain. Demand management and Procurement are the two main areas of SCM in which predictive analytics is often applied. This report has two objectives: first, to provide an overview of supply chain management functions (SCMF), apply data-driven predictive analytics, highlighting practical approaches, algorithms, or models in SCM through a comparative review of several machine learning approaches and secondly present a comprehensive</w:t>
      </w:r>
      <w:r w:rsidR="00F436C4">
        <w:rPr>
          <w:color w:val="000000" w:themeColor="text1"/>
        </w:rPr>
        <w:t xml:space="preserve"> </w:t>
      </w:r>
      <w:r w:rsidR="00EB72CF" w:rsidRPr="00834035">
        <w:rPr>
          <w:color w:val="000000" w:themeColor="text1"/>
        </w:rPr>
        <w:t xml:space="preserve">supply chain orchestration tool encompassing all those finding into production-ready functional software. For these reasons, pertinent literature information was obtained and evaluated. Accordingly, this report will present the data pipeline, data insights, cloud architectures, and machine learning models for predictive analytics and their performances. These will form the basis for the SCM orchestration tool, which includes all the necessary components to implement SCMF with an intuitive dashboard for supply chain managers and data analysts. </w:t>
      </w:r>
    </w:p>
    <w:p w14:paraId="6D02A527" w14:textId="60BBC742" w:rsidR="00A66829" w:rsidRPr="00834035" w:rsidRDefault="00A66829" w:rsidP="00D90999">
      <w:pPr>
        <w:jc w:val="left"/>
        <w:rPr>
          <w:rFonts w:eastAsia="Times New Roman"/>
          <w:b/>
          <w:bCs/>
          <w:sz w:val="18"/>
          <w:szCs w:val="18"/>
          <w:lang w:eastAsia="en-GB"/>
        </w:rPr>
      </w:pPr>
      <w:r w:rsidRPr="00834035">
        <w:rPr>
          <w:b/>
          <w:bCs/>
          <w:i/>
          <w:iCs/>
          <w:color w:val="000000" w:themeColor="text1"/>
          <w:sz w:val="18"/>
          <w:szCs w:val="18"/>
        </w:rPr>
        <w:t>Keywords</w:t>
      </w:r>
      <w:r w:rsidR="00D90999" w:rsidRPr="00834035">
        <w:rPr>
          <w:b/>
          <w:bCs/>
          <w:i/>
          <w:iCs/>
          <w:color w:val="000000" w:themeColor="text1"/>
          <w:sz w:val="18"/>
          <w:szCs w:val="18"/>
        </w:rPr>
        <w:t xml:space="preserve"> </w:t>
      </w:r>
      <w:r w:rsidRPr="00834035">
        <w:rPr>
          <w:b/>
          <w:bCs/>
          <w:color w:val="000000" w:themeColor="text1"/>
          <w:sz w:val="18"/>
          <w:szCs w:val="18"/>
        </w:rPr>
        <w:t>—</w:t>
      </w:r>
      <w:r w:rsidR="00D90999" w:rsidRPr="00834035">
        <w:rPr>
          <w:b/>
          <w:bCs/>
          <w:color w:val="000000" w:themeColor="text1"/>
          <w:sz w:val="18"/>
          <w:szCs w:val="18"/>
        </w:rPr>
        <w:t xml:space="preserve"> </w:t>
      </w:r>
      <w:r w:rsidRPr="00834035">
        <w:rPr>
          <w:b/>
          <w:bCs/>
          <w:color w:val="000000" w:themeColor="text1"/>
          <w:sz w:val="18"/>
          <w:szCs w:val="18"/>
        </w:rPr>
        <w:t>Supply chain management</w:t>
      </w:r>
      <w:r w:rsidR="00A04272" w:rsidRPr="00834035">
        <w:rPr>
          <w:b/>
          <w:bCs/>
          <w:color w:val="000000" w:themeColor="text1"/>
          <w:sz w:val="18"/>
          <w:szCs w:val="18"/>
        </w:rPr>
        <w:t>,</w:t>
      </w:r>
      <w:r w:rsidRPr="00834035">
        <w:rPr>
          <w:b/>
          <w:bCs/>
          <w:color w:val="000000" w:themeColor="text1"/>
          <w:sz w:val="18"/>
          <w:szCs w:val="18"/>
        </w:rPr>
        <w:t xml:space="preserve"> Forecasting</w:t>
      </w:r>
      <w:r w:rsidR="00A04272" w:rsidRPr="00834035">
        <w:rPr>
          <w:b/>
          <w:bCs/>
          <w:color w:val="000000" w:themeColor="text1"/>
          <w:sz w:val="18"/>
          <w:szCs w:val="18"/>
        </w:rPr>
        <w:t xml:space="preserve">, </w:t>
      </w:r>
      <w:r w:rsidRPr="00834035">
        <w:rPr>
          <w:b/>
          <w:bCs/>
          <w:color w:val="000000" w:themeColor="text1"/>
          <w:sz w:val="18"/>
          <w:szCs w:val="18"/>
        </w:rPr>
        <w:t>Neural networks</w:t>
      </w:r>
      <w:r w:rsidR="00F23E70" w:rsidRPr="00834035">
        <w:rPr>
          <w:b/>
          <w:bCs/>
          <w:color w:val="000000" w:themeColor="text1"/>
          <w:sz w:val="18"/>
          <w:szCs w:val="18"/>
        </w:rPr>
        <w:t>,</w:t>
      </w:r>
      <w:r w:rsidR="00D90999" w:rsidRPr="00834035">
        <w:rPr>
          <w:b/>
          <w:bCs/>
          <w:color w:val="000000" w:themeColor="text1"/>
          <w:sz w:val="18"/>
          <w:szCs w:val="18"/>
        </w:rPr>
        <w:t xml:space="preserve"> </w:t>
      </w:r>
      <w:r w:rsidR="00D90999" w:rsidRPr="00834035">
        <w:rPr>
          <w:rFonts w:eastAsia="Times New Roman"/>
          <w:b/>
          <w:bCs/>
          <w:sz w:val="18"/>
          <w:szCs w:val="18"/>
          <w:lang w:eastAsia="en-GB"/>
        </w:rPr>
        <w:t xml:space="preserve">Big Data Analytics (BDA), Predictive Analytics, </w:t>
      </w:r>
      <w:r w:rsidRPr="00834035">
        <w:rPr>
          <w:b/>
          <w:bCs/>
          <w:color w:val="000000" w:themeColor="text1"/>
          <w:sz w:val="18"/>
          <w:szCs w:val="18"/>
        </w:rPr>
        <w:t>Machine learning</w:t>
      </w:r>
      <w:r w:rsidR="00F23E70" w:rsidRPr="00834035">
        <w:rPr>
          <w:b/>
          <w:bCs/>
          <w:color w:val="000000" w:themeColor="text1"/>
          <w:sz w:val="18"/>
          <w:szCs w:val="18"/>
        </w:rPr>
        <w:t>,</w:t>
      </w:r>
      <w:r w:rsidRPr="00834035">
        <w:rPr>
          <w:b/>
          <w:bCs/>
          <w:color w:val="000000" w:themeColor="text1"/>
          <w:sz w:val="18"/>
          <w:szCs w:val="18"/>
        </w:rPr>
        <w:t xml:space="preserve"> RNN, Random Forest, </w:t>
      </w:r>
      <w:r w:rsidR="00EB72CF" w:rsidRPr="00834035">
        <w:rPr>
          <w:b/>
          <w:bCs/>
          <w:color w:val="000000" w:themeColor="text1"/>
          <w:sz w:val="18"/>
          <w:szCs w:val="18"/>
        </w:rPr>
        <w:t xml:space="preserve">Kubernetes, </w:t>
      </w:r>
      <w:r w:rsidR="00A04272" w:rsidRPr="00834035">
        <w:rPr>
          <w:b/>
          <w:bCs/>
          <w:color w:val="000000" w:themeColor="text1"/>
          <w:sz w:val="18"/>
          <w:szCs w:val="18"/>
        </w:rPr>
        <w:t xml:space="preserve">cloud, Dashboard, </w:t>
      </w:r>
      <w:r w:rsidR="00EB72CF" w:rsidRPr="00834035">
        <w:rPr>
          <w:b/>
          <w:bCs/>
          <w:color w:val="000000" w:themeColor="text1"/>
          <w:sz w:val="18"/>
          <w:szCs w:val="18"/>
        </w:rPr>
        <w:t xml:space="preserve">Docker, </w:t>
      </w:r>
      <w:r w:rsidR="00F23E70" w:rsidRPr="00834035">
        <w:rPr>
          <w:b/>
          <w:bCs/>
          <w:color w:val="000000" w:themeColor="text1"/>
          <w:sz w:val="18"/>
          <w:szCs w:val="18"/>
        </w:rPr>
        <w:t>Mongo DB</w:t>
      </w:r>
    </w:p>
    <w:p w14:paraId="1986C8A0" w14:textId="7B611BBC" w:rsidR="00A66829" w:rsidRPr="00C21C91" w:rsidRDefault="00A66829" w:rsidP="00A66829">
      <w:pPr>
        <w:pStyle w:val="Heading1"/>
        <w:rPr>
          <w:color w:val="000000" w:themeColor="text1"/>
        </w:rPr>
      </w:pPr>
      <w:bookmarkStart w:id="0" w:name="OLE_LINK1"/>
      <w:r w:rsidRPr="00C21C91">
        <w:rPr>
          <w:color w:val="000000" w:themeColor="text1"/>
        </w:rPr>
        <w:t xml:space="preserve">Introduction </w:t>
      </w:r>
    </w:p>
    <w:p w14:paraId="232F0AAD" w14:textId="1FEE2815" w:rsidR="00A66829" w:rsidRPr="00C21C91" w:rsidRDefault="00A66829" w:rsidP="00606E26">
      <w:pPr>
        <w:pStyle w:val="BodyText"/>
        <w:rPr>
          <w:color w:val="000000" w:themeColor="text1"/>
          <w:lang w:val="en-US"/>
        </w:rPr>
      </w:pPr>
      <w:r w:rsidRPr="00C21C91">
        <w:rPr>
          <w:color w:val="000000" w:themeColor="text1"/>
        </w:rPr>
        <w:t>Supply chains contribute significantly to user satisfaction, budget control</w:t>
      </w:r>
      <w:bookmarkEnd w:id="0"/>
      <w:r w:rsidRPr="00C21C91">
        <w:rPr>
          <w:color w:val="000000" w:themeColor="text1"/>
        </w:rPr>
        <w:t xml:space="preserve">, and a corporation's responses to market advantages and risks. While examining their cost considerations, timeframes, and stock control, firms pursue efficiency, dependability, and reproducibility </w:t>
      </w:r>
      <w:r w:rsidRPr="00C21C91">
        <w:rPr>
          <w:color w:val="000000" w:themeColor="text1"/>
        </w:rPr>
        <w:fldChar w:fldCharType="begin" w:fldLock="1"/>
      </w:r>
      <w:r w:rsidRPr="00C21C91">
        <w:rPr>
          <w:color w:val="000000" w:themeColor="text1"/>
        </w:rPr>
        <w:instrText>ADDIN CSL_CITATION {"citationItems":[{"id":"ITEM-1","itemData":{"author":[{"dropping-particle":"","family":"Zhang","given":"Shuzhu","non-dropping-particle":"","parse-names":false,"suffix":""},{"dropping-particle":"","family":"Lee","given":"Carman Ka Man","non-dropping-particle":"","parse-names":false,"suffix":""},{"dropping-particle":"","family":"Wu","given":"Kan","non-dropping-particle":"","parse-names":false,"suffix":""},{"dropping-particle":"","family":"Choy","given":"King Lun","non-dropping-particle":"","parse-names":false,"suffix":""}],"container-title":"Expert Systems with Applications","id":"ITEM-1","issued":{"date-parts":[["2016"]]},"page":"87-99","publisher":"Elsevier","title":"ha","type":"article-journal","volume":"65"},"uris":["http://www.mendeley.com/documents/?uuid=60c8edc5-ba61-4cea-be8d-5d8d0c4dcb33","http://www.mendeley.com/documents/?uuid=64379ff4-ab0b-4850-83f9-99da41c561b8"]}],"mendeley":{"formattedCitation":"(Zhang &lt;i&gt;et al.&lt;/i&gt;, 2016)","plainTextFormattedCitation":"(Zhang et al., 2016)","previouslyFormattedCitation":"(Zhang &lt;i&gt;et al.&lt;/i&gt;, 2016)"},"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Zhang </w:t>
      </w:r>
      <w:r w:rsidRPr="00C21C91">
        <w:rPr>
          <w:i/>
          <w:noProof/>
          <w:color w:val="000000" w:themeColor="text1"/>
        </w:rPr>
        <w:t>et al.</w:t>
      </w:r>
      <w:r w:rsidRPr="00C21C91">
        <w:rPr>
          <w:noProof/>
          <w:color w:val="000000" w:themeColor="text1"/>
        </w:rPr>
        <w:t>, 2016)</w:t>
      </w:r>
      <w:r w:rsidRPr="00C21C91">
        <w:rPr>
          <w:color w:val="000000" w:themeColor="text1"/>
        </w:rPr>
        <w:fldChar w:fldCharType="end"/>
      </w:r>
      <w:r w:rsidRPr="00C21C91">
        <w:rPr>
          <w:color w:val="000000" w:themeColor="text1"/>
          <w:lang w:val="en-US"/>
        </w:rPr>
        <w:t xml:space="preserve"> </w:t>
      </w:r>
      <w:r w:rsidRPr="00C21C91">
        <w:rPr>
          <w:color w:val="000000" w:themeColor="text1"/>
        </w:rPr>
        <w:t>Evaluate and avoid occurrences and circumstances affecting logistics management, from the most frequent (production delays, manufacturing faults) to the most significant (social turmoil, environmental disasters, manufacturers' financial distress). Several characteristics could complicate the nature of production processes in contexts where uncertainty is already present.</w:t>
      </w:r>
      <w:r w:rsidRPr="00C21C91">
        <w:rPr>
          <w:color w:val="000000" w:themeColor="text1"/>
          <w:lang w:val="en-US"/>
        </w:rPr>
        <w:t xml:space="preserve"> As a result of the swift advancement of technology, the lifespan of products is decreasing at an unprecedented rate. Organizations throughout the globe are utilizing reverse supply chain (RSC) tactics to circumvent laws and create profit-generating options. Generally, the production planning procedure can identify the ideal implementation plan for a supply chain's production and logistical activities. A computer program that facilitates the detection of concealed data within collections. While combining data mining and optimization, after the confidential information is recovered from the collection, the feature selection of an optimization problem could be </w:t>
      </w:r>
      <w:r w:rsidRPr="00C21C91">
        <w:rPr>
          <w:color w:val="000000" w:themeColor="text1"/>
          <w:lang w:val="en-US"/>
        </w:rPr>
        <w:t xml:space="preserve">decreas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ria","given":"Massimo","non-dropping-particle":"","parse-names":false,"suffix":""},{"dropping-particle":"","family":"Cuccurullo","given":"Corrado","non-dropping-particle":"","parse-names":false,"suffix":""}],"container-title":"Journal of informetrics","id":"ITEM-1","issue":"4","issued":{"date-parts":[["2017"]]},"page":"959-975","publisher":"Elsevier","title":"bibliometrix: An R-tool for comprehensive science mapping analysis","type":"article-journal","volume":"11"},"uris":["http://www.mendeley.com/documents/?uuid=db8c9c2e-c901-4cec-af80-d59aeef22b06","http://www.mendeley.com/documents/?uuid=9b006fea-1aeb-4b19-a9e7-3a99d7e2f149"]}],"mendeley":{"formattedCitation":"(Aria and Cuccurullo, 2017)","plainTextFormattedCitation":"(Aria and Cuccurullo, 2017)","previouslyFormattedCitation":"(Aria and Cuccurullo, 2017)"},"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ria and Cuccurullo, 2017)</w:t>
      </w:r>
      <w:r w:rsidRPr="00C21C91">
        <w:rPr>
          <w:color w:val="000000" w:themeColor="text1"/>
          <w:lang w:val="en-US"/>
        </w:rPr>
        <w:fldChar w:fldCharType="end"/>
      </w:r>
      <w:r w:rsidRPr="00C21C91">
        <w:rPr>
          <w:color w:val="000000" w:themeColor="text1"/>
          <w:lang w:val="en-US"/>
        </w:rPr>
        <w:t>. Thus, a practical or high-quality response can be identified in a small amount of time and computational performance. To exemplify the efficacy of this strategy, a machine learning technique for optimal has been applied to a limited optimal control problem, and the outcomes are clarified.</w:t>
      </w:r>
      <w:r w:rsidR="00386B7F" w:rsidRPr="00386B7F">
        <w:rPr>
          <w:noProof/>
          <w:color w:val="000000" w:themeColor="text1"/>
        </w:rPr>
        <w:t xml:space="preserve"> </w:t>
      </w:r>
    </w:p>
    <w:p w14:paraId="538D99B0" w14:textId="6CE30AF4" w:rsidR="00A66829" w:rsidRPr="00C21C91" w:rsidRDefault="0035437B" w:rsidP="00A66829">
      <w:pPr>
        <w:pStyle w:val="BodyText"/>
        <w:rPr>
          <w:color w:val="000000" w:themeColor="text1"/>
          <w:lang w:val="en-US"/>
        </w:rPr>
      </w:pPr>
      <w:r>
        <w:rPr>
          <w:noProof/>
          <w:color w:val="000000" w:themeColor="text1"/>
        </w:rPr>
        <w:drawing>
          <wp:anchor distT="0" distB="0" distL="114300" distR="114300" simplePos="0" relativeHeight="251676672" behindDoc="0" locked="0" layoutInCell="1" allowOverlap="1" wp14:anchorId="6F50F5A8" wp14:editId="3494914D">
            <wp:simplePos x="0" y="0"/>
            <wp:positionH relativeFrom="margin">
              <wp:posOffset>4779125</wp:posOffset>
            </wp:positionH>
            <wp:positionV relativeFrom="margin">
              <wp:posOffset>4135408</wp:posOffset>
            </wp:positionV>
            <wp:extent cx="1616710" cy="1570990"/>
            <wp:effectExtent l="0" t="0" r="0" b="3810"/>
            <wp:wrapSquare wrapText="bothSides"/>
            <wp:docPr id="29" name="Picture 29"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Logo, company name&#10;&#10;Description automatically generated"/>
                    <pic:cNvPicPr/>
                  </pic:nvPicPr>
                  <pic:blipFill rotWithShape="1">
                    <a:blip r:embed="rId11" cstate="print">
                      <a:extLst>
                        <a:ext uri="{28A0092B-C50C-407E-A947-70E740481C1C}">
                          <a14:useLocalDpi xmlns:a14="http://schemas.microsoft.com/office/drawing/2010/main" val="0"/>
                        </a:ext>
                      </a:extLst>
                    </a:blip>
                    <a:srcRect l="23463" t="13850" r="13520"/>
                    <a:stretch/>
                  </pic:blipFill>
                  <pic:spPr bwMode="auto">
                    <a:xfrm>
                      <a:off x="0" y="0"/>
                      <a:ext cx="1616710" cy="15709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66829" w:rsidRPr="00C21C91">
        <w:rPr>
          <w:color w:val="000000" w:themeColor="text1"/>
          <w:lang w:val="en-US"/>
        </w:rPr>
        <w:t xml:space="preserve">As the economy has been growing, the quality of human existence has continually improved. In addition, as the market for various items rises, individuals are placing an increased significance on product durability and safety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Han","given":"Chaoliang","non-dropping-particle":"","parse-names":false,"suffix":""},{"dropping-particle":"","family":"Zhang","given":"Qi","non-dropping-particle":"","parse-names":false,"suffix":""}],"container-title":"Neural Computing and Applications","id":"ITEM-1","issue":"5","issued":{"date-parts":[["2021"]]},"page":"1419-1433","publisher":"Springer","title":"Optimization of supply chain efficiency management based on machine learning and neural network","type":"article-journal","volume":"33"},"uris":["http://www.mendeley.com/documents/?uuid=393bdc85-7899-4563-b7df-952114eb9364","http://www.mendeley.com/documents/?uuid=17baa232-467c-4f63-81fe-386e3b349764"]}],"mendeley":{"formattedCitation":"(Han and Zhang, 2021)","plainTextFormattedCitation":"(Han and Zhang, 2021)","previouslyFormattedCitation":"(Han and Zhang, 2021)"},"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Han and Zhang, 2021)</w:t>
      </w:r>
      <w:r w:rsidR="00A66829" w:rsidRPr="00C21C91">
        <w:rPr>
          <w:color w:val="000000" w:themeColor="text1"/>
          <w:lang w:val="en-US"/>
        </w:rPr>
        <w:fldChar w:fldCharType="end"/>
      </w:r>
      <w:r w:rsidR="00A66829" w:rsidRPr="00C21C91">
        <w:rPr>
          <w:color w:val="000000" w:themeColor="text1"/>
          <w:lang w:val="en-US"/>
        </w:rPr>
        <w:t>.</w:t>
      </w:r>
      <w:r w:rsidR="003C0591">
        <w:rPr>
          <w:color w:val="000000" w:themeColor="text1"/>
          <w:lang w:val="en-US"/>
        </w:rPr>
        <w:t xml:space="preserve"> </w:t>
      </w:r>
      <w:r w:rsidR="00A66829" w:rsidRPr="00C21C91">
        <w:rPr>
          <w:color w:val="000000" w:themeColor="text1"/>
          <w:lang w:val="en-US"/>
        </w:rPr>
        <w:t xml:space="preserve">The fundamental of supply chain management is a technique combined conceptual framework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Turkulainen","given":"Virpi","non-dropping-particle":"","parse-names":false,"suffix":""},{"dropping-particle":"","family":"Swink","given":"Morgan L","non-dropping-particle":"","parse-names":false,"suffix":""}],"container-title":"Journal of Supply Chain Management","id":"ITEM-1","issue":"3","issued":{"date-parts":[["2017"]]},"page":"41-59","publisher":"Wiley Online Library","title":"Supply chain personnel as knowledge resources for innovation—a contingency view","type":"article-journal","volume":"53"},"uris":["http://www.mendeley.com/documents/?uuid=06d6802e-2523-4bd6-9903-e77b42774ed8","http://www.mendeley.com/documents/?uuid=a3815683-64cc-417d-b288-dc4af9db4b12"]}],"mendeley":{"formattedCitation":"(Turkulainen and Swink, 2017)","plainTextFormattedCitation":"(Turkulainen and Swink, 2017)","previouslyFormattedCitation":"(Turkulainen and Swink,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Turkulainen and Swink, 2017)</w:t>
      </w:r>
      <w:r w:rsidR="00A66829" w:rsidRPr="00C21C91">
        <w:rPr>
          <w:color w:val="000000" w:themeColor="text1"/>
          <w:lang w:val="en-US"/>
        </w:rPr>
        <w:fldChar w:fldCharType="end"/>
      </w:r>
      <w:r w:rsidR="00A66829" w:rsidRPr="00C21C91">
        <w:rPr>
          <w:color w:val="000000" w:themeColor="text1"/>
          <w:lang w:val="en-US"/>
        </w:rPr>
        <w:t xml:space="preserve">, and several scholars have long predicted that integration will be an essential factor of supply chain research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Luo","given":"Ting","non-dropping-particle":"","parse-names":false,"suffix":""},{"dropping-particle":"","family":"Yu","given":"Jianqiao","non-dropping-particle":"","parse-names":false,"suffix":""}],"container-title":"Review of Quantitative Finance and Accounting","id":"ITEM-1","issue":"3","issued":{"date-parts":[["2019"]]},"page":"895-931","publisher":"Springer","title":"Friends along supply chain and relationship-specific investments","type":"article-journal","volume":"53"},"uris":["http://www.mendeley.com/documents/?uuid=802cd40e-3594-476c-afc4-02d525e548a2","http://www.mendeley.com/documents/?uuid=47b44d3c-d978-4114-9c1e-dfda1ae6c6c7"]}],"mendeley":{"formattedCitation":"(Luo and Yu, 2019)","plainTextFormattedCitation":"(Luo and Yu, 2019)","previouslyFormattedCitation":"(Luo and Yu, 2019)"},"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Luo and Yu, 2019)</w:t>
      </w:r>
      <w:r w:rsidR="00A66829" w:rsidRPr="00C21C91">
        <w:rPr>
          <w:color w:val="000000" w:themeColor="text1"/>
          <w:lang w:val="en-US"/>
        </w:rPr>
        <w:fldChar w:fldCharType="end"/>
      </w:r>
      <w:r w:rsidR="00A66829" w:rsidRPr="00C21C91">
        <w:rPr>
          <w:color w:val="000000" w:themeColor="text1"/>
          <w:lang w:val="en-US"/>
        </w:rPr>
        <w:t xml:space="preserve">. The commercial supply chain has shifted from a single regional vertical clustering to an internally strategic alliance and will evolve into a stage characterized by several supply chain functional relationships </w:t>
      </w:r>
      <w:r w:rsidR="00A66829" w:rsidRPr="00C21C91">
        <w:rPr>
          <w:color w:val="000000" w:themeColor="text1"/>
          <w:lang w:val="en-US"/>
        </w:rPr>
        <w:fldChar w:fldCharType="begin" w:fldLock="1"/>
      </w:r>
      <w:r w:rsidR="00A66829" w:rsidRPr="00C21C91">
        <w:rPr>
          <w:color w:val="000000" w:themeColor="text1"/>
          <w:lang w:val="en-US"/>
        </w:rPr>
        <w:instrText>ADDIN CSL_CITATION {"citationItems":[{"id":"ITEM-1","itemData":{"author":[{"dropping-particle":"","family":"Gholamian","given":"Mohammad Reza","non-dropping-particle":"","parse-names":false,"suffix":""},{"dropping-particle":"","family":"Taghanzadeh","given":"Abdul Hakim","non-dropping-particle":"","parse-names":false,"suffix":""}],"container-title":"Computers and Electronics in Agriculture","id":"ITEM-1","issued":{"date-parts":[["2017"]]},"page":"139-147","publisher":"Elsevier","title":"Integrated network design of wheat supply chain: A real case of Iran","type":"article-journal","volume":"140"},"uris":["http://www.mendeley.com/documents/?uuid=16637f1d-1a83-4cb9-ae5b-b82b2c4e2408","http://www.mendeley.com/documents/?uuid=553abcbf-a94d-48da-8c70-ec10b60b1b0d"]}],"mendeley":{"formattedCitation":"(Gholamian and Taghanzadeh, 2017)","plainTextFormattedCitation":"(Gholamian and Taghanzadeh, 2017)","previouslyFormattedCitation":"(Gholamian and Taghanzadeh, 2017)"},"properties":{"noteIndex":0},"schema":"https://github.com/citation-style-language/schema/raw/master/csl-citation.json"}</w:instrText>
      </w:r>
      <w:r w:rsidR="00A66829" w:rsidRPr="00C21C91">
        <w:rPr>
          <w:color w:val="000000" w:themeColor="text1"/>
          <w:lang w:val="en-US"/>
        </w:rPr>
        <w:fldChar w:fldCharType="separate"/>
      </w:r>
      <w:r w:rsidR="00A66829" w:rsidRPr="00C21C91">
        <w:rPr>
          <w:noProof/>
          <w:color w:val="000000" w:themeColor="text1"/>
          <w:lang w:val="en-US"/>
        </w:rPr>
        <w:t>(Gholamian and Taghanzadeh, 2017)</w:t>
      </w:r>
      <w:r w:rsidR="00A66829" w:rsidRPr="00C21C91">
        <w:rPr>
          <w:color w:val="000000" w:themeColor="text1"/>
          <w:lang w:val="en-US"/>
        </w:rPr>
        <w:fldChar w:fldCharType="end"/>
      </w:r>
      <w:r w:rsidR="00A66829" w:rsidRPr="00C21C91">
        <w:rPr>
          <w:color w:val="000000" w:themeColor="text1"/>
          <w:lang w:val="en-US"/>
        </w:rPr>
        <w:t xml:space="preserve">. </w:t>
      </w:r>
    </w:p>
    <w:p w14:paraId="11262AA4" w14:textId="5EAF8556" w:rsidR="00A66829" w:rsidRPr="00C21C91" w:rsidRDefault="00A66829" w:rsidP="00FE4F1D">
      <w:pPr>
        <w:pStyle w:val="BodyText"/>
        <w:rPr>
          <w:color w:val="000000" w:themeColor="text1"/>
          <w:lang w:val="en-US"/>
        </w:rPr>
      </w:pPr>
      <w:r w:rsidRPr="00C21C91">
        <w:rPr>
          <w:color w:val="000000" w:themeColor="text1"/>
          <w:lang w:val="en-US"/>
        </w:rPr>
        <w:t xml:space="preserve">As per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entzer","given":"John T","non-dropping-particle":"","parse-names":false,"suffix":""},{"dropping-particle":"","family":"DeWitt","given":"William","non-dropping-particle":"","parse-names":false,"suffix":""},{"dropping-particle":"","family":"Keebler","given":"James S","non-dropping-particle":"","parse-names":false,"suffix":""},{"dropping-particle":"","family":"Min","given":"Soonhong","non-dropping-particle":"","parse-names":false,"suffix":""},{"dropping-particle":"","family":"Nix","given":"Nancy W","non-dropping-particle":"","parse-names":false,"suffix":""},{"dropping-particle":"","family":"Smith","given":"Carlo D","non-dropping-particle":"","parse-names":false,"suffix":""},{"dropping-particle":"","family":"Zacharia","given":"Zach G","non-dropping-particle":"","parse-names":false,"suffix":""}],"container-title":"Journal of Business logistics","id":"ITEM-1","issue":"2","issued":{"date-parts":[["2001"]]},"page":"1-25","publisher":"Wiley Online Library","title":"Defining supply chain management","type":"article-journal","volume":"22"},"uris":["http://www.mendeley.com/documents/?uuid=b906fafe-21b1-49dc-b264-2395c676bf6f","http://www.mendeley.com/documents/?uuid=5abd5c9b-68a0-4459-9b03-7eaec8466289"]}],"mendeley":{"formattedCitation":"(Mentzer &lt;i&gt;et al.&lt;/i&gt;, 2001)","plainTextFormattedCitation":"(Mentzer et al., 2001)","previouslyFormattedCitation":"(Mentzer &lt;i&gt;et al.&lt;/i&gt;, 200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entzer </w:t>
      </w:r>
      <w:r w:rsidRPr="00C21C91">
        <w:rPr>
          <w:i/>
          <w:noProof/>
          <w:color w:val="000000" w:themeColor="text1"/>
          <w:lang w:val="en-US"/>
        </w:rPr>
        <w:t>et al.</w:t>
      </w:r>
      <w:r w:rsidRPr="00C21C91">
        <w:rPr>
          <w:noProof/>
          <w:color w:val="000000" w:themeColor="text1"/>
          <w:lang w:val="en-US"/>
        </w:rPr>
        <w:t>, 2001)</w:t>
      </w:r>
      <w:r w:rsidRPr="00C21C91">
        <w:rPr>
          <w:color w:val="000000" w:themeColor="text1"/>
          <w:lang w:val="en-US"/>
        </w:rPr>
        <w:fldChar w:fldCharType="end"/>
      </w:r>
      <w:r w:rsidRPr="00C21C91">
        <w:rPr>
          <w:color w:val="000000" w:themeColor="text1"/>
          <w:lang w:val="en-US"/>
        </w:rPr>
        <w:t xml:space="preserve">), the supply chain is the network of businesses in the many actions and procedures that produce wealth in the shape of goods and services given to the end user. These links, operations, and activity affect ecosystems, modeling, planning, and management to function effectively within the challenging environments where proper utilization performs and to produce more flexible and sustainable supply chains. Artificial intelligence (AI) capabilities have evolved in numerous industries in recent decades, especially in supply chai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orges","given":"Aline F S","non-dropping-particle":"","parse-names":false,"suffix":""},{"dropping-particle":"","family":"Laurindo","given":"Fernando J B","non-dropping-particle":"","parse-names":false,"suffix":""},{"dropping-particle":"","family":"Sp\\'\\inola","given":"Mauro M","non-dropping-particle":"","parse-names":false,"suffix":""},{"dropping-particle":"","family":"Gonçalves","given":"Rodrigo F","non-dropping-particle":"","parse-names":false,"suffix":""},{"dropping-particle":"","family":"Mattos","given":"Claudia A","non-dropping-particle":"","parse-names":false,"suffix":""}],"container-title":"International Journal of Information Management","id":"ITEM-1","issued":{"date-parts":[["2021"]]},"page":"102225","publisher":"Elsevier","title":"The strategic use of artificial intelligence in the digital era: Systematic literature review and future research directions","type":"article-journal","volume":"57"},"uris":["http://www.mendeley.com/documents/?uuid=80f3eaa3-e68a-4879-a1f6-5ef59e14690b","http://www.mendeley.com/documents/?uuid=df3deed9-9894-4029-8559-980fd6cf0921"]}],"mendeley":{"formattedCitation":"(Borges &lt;i&gt;et al.&lt;/i&gt;, 2021)","plainTextFormattedCitation":"(Borges et al., 2021)","previouslyFormattedCitation":"(Borges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Borges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 xml:space="preserve">. AI enables computers to make intelligent decisions and complete operations without personal interaction. Industries use AI and machine learning to understand various fields, including logistical, supply chain management, and storage. Automation definitions change depending on the standpoint from which they are formulated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hang","given":"Dan","non-dropping-particle":"","parse-names":false,"suffix":""},{"dropping-particle":"","family":"Pee","given":"L G","non-dropping-particle":"","parse-names":false,"suffix":""},{"dropping-particle":"","family":"Cui","given":"Lili","non-dropping-particle":"","parse-names":false,"suffix":""}],"container-title":"International Journal of Information Management","id":"ITEM-1","issued":{"date-parts":[["2021"]]},"page":"102304","publisher":"Elsevier","title":"Artificial intelligence in E-commerce fulfillment: A case study of resource orchestration at Alibaba’s Smart Warehouse","type":"article-journal","volume":"57"},"uris":["http://www.mendeley.com/documents/?uuid=af59ca5b-80c6-490a-9aeb-2faff0e48ca4","http://www.mendeley.com/documents/?uuid=44fe728a-78c1-4123-9915-c02c9ace540b"]}],"mendeley":{"formattedCitation":"(Zhang, Pee and Cui, 2021)","plainTextFormattedCitation":"(Zhang, Pee and Cui, 2021)","previouslyFormattedCitation":"(Zhang, Pee and Cui,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hang, Pee and Cui, 2021)</w:t>
      </w:r>
      <w:r w:rsidRPr="00C21C91">
        <w:rPr>
          <w:color w:val="000000" w:themeColor="text1"/>
          <w:lang w:val="en-US"/>
        </w:rPr>
        <w:fldChar w:fldCharType="end"/>
      </w:r>
      <w:r w:rsidRPr="00C21C91">
        <w:rPr>
          <w:color w:val="000000" w:themeColor="text1"/>
          <w:lang w:val="en-US"/>
        </w:rPr>
        <w:t xml:space="preserve">. </w:t>
      </w:r>
    </w:p>
    <w:p w14:paraId="4F551751" w14:textId="77777777" w:rsidR="00A66829" w:rsidRPr="00C21C91" w:rsidRDefault="00A66829" w:rsidP="00A66829">
      <w:pPr>
        <w:pStyle w:val="Heading1"/>
        <w:rPr>
          <w:color w:val="000000" w:themeColor="text1"/>
        </w:rPr>
      </w:pPr>
      <w:r w:rsidRPr="00C21C91">
        <w:rPr>
          <w:color w:val="000000" w:themeColor="text1"/>
        </w:rPr>
        <w:t xml:space="preserve">Related work </w:t>
      </w:r>
    </w:p>
    <w:p w14:paraId="017841C3" w14:textId="5FE91E4F" w:rsidR="00A66829" w:rsidRDefault="00A66829" w:rsidP="00A66829">
      <w:pPr>
        <w:jc w:val="both"/>
        <w:rPr>
          <w:color w:val="000000" w:themeColor="text1"/>
        </w:rPr>
      </w:pPr>
      <w:r w:rsidRPr="00C21C91">
        <w:rPr>
          <w:color w:val="000000" w:themeColor="text1"/>
        </w:rPr>
        <w:t xml:space="preserve">The data-driven supply chain is an integral part of today’s business to move products from one site to another. This type of supply chain optimizes the exposure of the product from unprocessed materials to its usage. Such visibility enables sophisticated supply chains to achieve improved service performance and real-time supply chain knowledge. On the other hand, complete integration has not yet been attained; It is a challenging problem due to the significance of integration </w:t>
      </w:r>
      <w:r w:rsidR="00447CB5">
        <w:rPr>
          <w:color w:val="000000" w:themeColor="text1"/>
        </w:rPr>
        <w:lastRenderedPageBreak/>
        <w:t xml:space="preserve">of </w:t>
      </w:r>
      <w:r w:rsidRPr="00C21C91">
        <w:rPr>
          <w:color w:val="000000" w:themeColor="text1"/>
        </w:rPr>
        <w:t>operations</w:t>
      </w:r>
      <w:r w:rsidR="00447CB5">
        <w:rPr>
          <w:color w:val="000000" w:themeColor="text1"/>
        </w:rPr>
        <w:t xml:space="preserve"> and requirement of vast amount of data and customisation for product </w:t>
      </w:r>
      <w:r w:rsidR="00802691">
        <w:rPr>
          <w:color w:val="000000" w:themeColor="text1"/>
        </w:rPr>
        <w:t>category</w:t>
      </w:r>
      <w:r w:rsidR="00802691" w:rsidRPr="00C21C91">
        <w:rPr>
          <w:color w:val="000000" w:themeColor="text1"/>
        </w:rPr>
        <w:t>.</w:t>
      </w:r>
      <w:r w:rsidRPr="00C21C91">
        <w:rPr>
          <w:color w:val="000000" w:themeColor="text1"/>
        </w:rPr>
        <w:t xml:space="preserve"> This demonstrates the capability of </w:t>
      </w:r>
      <w:r w:rsidR="00802691" w:rsidRPr="00C21C91">
        <w:rPr>
          <w:color w:val="000000" w:themeColor="text1"/>
        </w:rPr>
        <w:t>data driven</w:t>
      </w:r>
      <w:r w:rsidRPr="00C21C91">
        <w:rPr>
          <w:color w:val="000000" w:themeColor="text1"/>
        </w:rPr>
        <w:t xml:space="preserve"> </w:t>
      </w:r>
      <w:r w:rsidR="00802691">
        <w:rPr>
          <w:color w:val="000000" w:themeColor="text1"/>
        </w:rPr>
        <w:t>SCM</w:t>
      </w:r>
      <w:r w:rsidRPr="00C21C91">
        <w:rPr>
          <w:color w:val="000000" w:themeColor="text1"/>
        </w:rPr>
        <w:t xml:space="preserve"> orchestration to facilitate intelligent business scenarios</w:t>
      </w:r>
      <w:r w:rsidR="00802691">
        <w:rPr>
          <w:color w:val="000000" w:themeColor="text1"/>
        </w:rPr>
        <w:t xml:space="preserve"> in </w:t>
      </w:r>
      <w:r w:rsidRPr="00C21C91">
        <w:rPr>
          <w:color w:val="000000" w:themeColor="text1"/>
        </w:rPr>
        <w:t xml:space="preserve">manufacturing </w:t>
      </w:r>
      <w:r w:rsidR="00802691">
        <w:rPr>
          <w:color w:val="000000" w:themeColor="text1"/>
        </w:rPr>
        <w:t>and</w:t>
      </w:r>
      <w:r w:rsidRPr="00C21C91">
        <w:rPr>
          <w:color w:val="000000" w:themeColor="text1"/>
        </w:rPr>
        <w:t xml:space="preserve"> management.</w:t>
      </w:r>
    </w:p>
    <w:p w14:paraId="39895D3B" w14:textId="0E52FF6C" w:rsidR="004A24D6" w:rsidRPr="00C21C91" w:rsidRDefault="004A24D6" w:rsidP="00A66829">
      <w:pPr>
        <w:jc w:val="both"/>
        <w:rPr>
          <w:color w:val="000000" w:themeColor="text1"/>
        </w:rPr>
      </w:pPr>
    </w:p>
    <w:p w14:paraId="7D7F7BC0" w14:textId="41926A9C" w:rsidR="00A66829" w:rsidRPr="00C21C91" w:rsidRDefault="00A66829" w:rsidP="00A66829">
      <w:pPr>
        <w:jc w:val="both"/>
        <w:rPr>
          <w:color w:val="000000" w:themeColor="text1"/>
        </w:rPr>
      </w:pPr>
      <w:r w:rsidRPr="00C21C91">
        <w:rPr>
          <w:color w:val="000000" w:themeColor="text1"/>
        </w:rPr>
        <w:t xml:space="preserve"> (Hauser et al., 2017) intended to develop a cloud platform that enables the creation of services for the administration of collaborative planning systems among supply chain individuals. Additionally, this study proposed a concept structured via the platform’s five principal services: simulation, detection, evaluation, transformation, and workflow orchestration. First, it introduced the first 4 essential services via the establishment of rules for data analysis, automatic simulation of a supply chain scenario, evaluation of deviations, and </w:t>
      </w:r>
      <w:r w:rsidR="00F83E19" w:rsidRPr="00C21C91">
        <w:rPr>
          <w:color w:val="000000" w:themeColor="text1"/>
        </w:rPr>
        <w:t>modelling</w:t>
      </w:r>
      <w:r w:rsidRPr="00C21C91">
        <w:rPr>
          <w:color w:val="000000" w:themeColor="text1"/>
        </w:rPr>
        <w:t xml:space="preserve"> of an adaption method. Finally, it discussed the principle of orchestration techniques. (Dalmolen et al, 2015) provided a unique method for supply chain choreography to assist supply chain businesses in generating chain integration that is smooth in practice. Initially, the author developed a body of knowledge by merging supply chain collaboration and constraints literature with scientific observation acquired from applied research and commercial projects. Next, they presented a semantic model that enables fair transition and the creation of an ecosystem in which customizable logistics are the future. </w:t>
      </w:r>
    </w:p>
    <w:p w14:paraId="501C6148" w14:textId="6BCCE87C" w:rsidR="00A66829" w:rsidRPr="00C21C91" w:rsidRDefault="00A66829" w:rsidP="00A66829">
      <w:pPr>
        <w:jc w:val="both"/>
        <w:rPr>
          <w:color w:val="000000" w:themeColor="text1"/>
        </w:rPr>
      </w:pPr>
    </w:p>
    <w:p w14:paraId="288FD54E" w14:textId="6D7992C0" w:rsidR="00A66829" w:rsidRPr="00C21C91" w:rsidRDefault="00A66829" w:rsidP="00A66829">
      <w:pPr>
        <w:pStyle w:val="Heading1"/>
        <w:rPr>
          <w:color w:val="000000" w:themeColor="text1"/>
        </w:rPr>
      </w:pPr>
      <w:r w:rsidRPr="00C21C91">
        <w:rPr>
          <w:color w:val="000000" w:themeColor="text1"/>
        </w:rPr>
        <w:t xml:space="preserve">Background research </w:t>
      </w:r>
    </w:p>
    <w:p w14:paraId="30F6EC9A" w14:textId="30E2A4F0" w:rsidR="00A66829" w:rsidRPr="00C21C91" w:rsidRDefault="00A66829" w:rsidP="00AC398C">
      <w:pPr>
        <w:jc w:val="both"/>
        <w:rPr>
          <w:color w:val="000000" w:themeColor="text1"/>
        </w:rPr>
      </w:pPr>
      <w:r w:rsidRPr="00C21C91">
        <w:rPr>
          <w:color w:val="000000" w:themeColor="text1"/>
        </w:rPr>
        <w:t>Despite having a substantial number of scientific articles in the domain of machine learning and supply chain management individually, not enough attention has been made to the uses of ML algorithms in SCM (</w:t>
      </w:r>
      <w:proofErr w:type="spellStart"/>
      <w:r w:rsidRPr="00C21C91">
        <w:rPr>
          <w:color w:val="000000" w:themeColor="text1"/>
        </w:rPr>
        <w:t>Bertolini</w:t>
      </w:r>
      <w:proofErr w:type="spellEnd"/>
      <w:r w:rsidRPr="00C21C91">
        <w:rPr>
          <w:color w:val="000000" w:themeColor="text1"/>
        </w:rPr>
        <w:t xml:space="preserve">, 2021). This section </w:t>
      </w:r>
      <w:r w:rsidR="00F83E19" w:rsidRPr="00C21C91">
        <w:rPr>
          <w:color w:val="000000" w:themeColor="text1"/>
        </w:rPr>
        <w:t>analyses</w:t>
      </w:r>
      <w:r w:rsidRPr="00C21C91">
        <w:rPr>
          <w:color w:val="000000" w:themeColor="text1"/>
        </w:rPr>
        <w:t xml:space="preserve"> the utilization of the most well-known machine learning classifiers to the SCM related challenges, such as supplier evaluation and segmentation, supply risk detection, market and sale projection, manufacturing, stock control, and transportation.</w:t>
      </w:r>
      <w:r w:rsidR="007D3FD2">
        <w:rPr>
          <w:color w:val="000000" w:themeColor="text1"/>
        </w:rPr>
        <w:t xml:space="preserve"> </w:t>
      </w:r>
      <w:r w:rsidR="007D3FD2" w:rsidRPr="007D3FD2">
        <w:rPr>
          <w:color w:val="000000" w:themeColor="text1"/>
        </w:rPr>
        <w:t>The examined literature displayed several contributions regarding</w:t>
      </w:r>
      <w:r w:rsidR="007D3FD2">
        <w:rPr>
          <w:color w:val="000000" w:themeColor="text1"/>
        </w:rPr>
        <w:t xml:space="preserve"> </w:t>
      </w:r>
      <w:r w:rsidR="007D3FD2" w:rsidRPr="007D3FD2">
        <w:rPr>
          <w:color w:val="000000" w:themeColor="text1"/>
        </w:rPr>
        <w:t xml:space="preserve">analysing datasets </w:t>
      </w:r>
      <w:r w:rsidR="007D3FD2" w:rsidRPr="007D3FD2">
        <w:rPr>
          <w:color w:val="000000" w:themeColor="text1"/>
        </w:rPr>
        <w:t>and capturing demand changes in</w:t>
      </w:r>
      <w:r w:rsidR="007D3FD2">
        <w:rPr>
          <w:color w:val="000000" w:themeColor="text1"/>
        </w:rPr>
        <w:t xml:space="preserve"> </w:t>
      </w:r>
      <w:r w:rsidR="007D3FD2" w:rsidRPr="007D3FD2">
        <w:rPr>
          <w:color w:val="000000" w:themeColor="text1"/>
        </w:rPr>
        <w:t>real-time for sensing and forecasting demand. The dataset explored for this project has been described below.</w:t>
      </w:r>
      <w:r w:rsidR="007D3FD2">
        <w:rPr>
          <w:color w:val="000000" w:themeColor="text1"/>
        </w:rPr>
        <w:t xml:space="preserve"> Section</w:t>
      </w:r>
      <w:r w:rsidR="00802691">
        <w:rPr>
          <w:color w:val="000000" w:themeColor="text1"/>
        </w:rPr>
        <w:t xml:space="preserve"> will also explore cloud </w:t>
      </w:r>
      <w:r w:rsidR="007D3FD2">
        <w:rPr>
          <w:color w:val="000000" w:themeColor="text1"/>
        </w:rPr>
        <w:t xml:space="preserve">architecture </w:t>
      </w:r>
      <w:r w:rsidR="00802691">
        <w:rPr>
          <w:color w:val="000000" w:themeColor="text1"/>
        </w:rPr>
        <w:t xml:space="preserve">strategies </w:t>
      </w:r>
      <w:r w:rsidR="007D3FD2">
        <w:rPr>
          <w:color w:val="000000" w:themeColor="text1"/>
        </w:rPr>
        <w:t xml:space="preserve">and tools </w:t>
      </w:r>
      <w:r w:rsidR="00802691">
        <w:rPr>
          <w:color w:val="000000" w:themeColor="text1"/>
        </w:rPr>
        <w:t xml:space="preserve">to integrate the </w:t>
      </w:r>
      <w:r w:rsidR="007D3FD2">
        <w:rPr>
          <w:color w:val="000000" w:themeColor="text1"/>
        </w:rPr>
        <w:t>data predictive analysis</w:t>
      </w:r>
      <w:r w:rsidR="00802691">
        <w:rPr>
          <w:color w:val="000000" w:themeColor="text1"/>
        </w:rPr>
        <w:t xml:space="preserve"> logic into a working software with some visualisations.</w:t>
      </w:r>
    </w:p>
    <w:p w14:paraId="796C580B" w14:textId="3166B1B0" w:rsidR="00A62657" w:rsidRPr="00C21C91" w:rsidRDefault="00A62657" w:rsidP="00A66829">
      <w:pPr>
        <w:jc w:val="both"/>
        <w:rPr>
          <w:color w:val="000000" w:themeColor="text1"/>
        </w:rPr>
      </w:pPr>
    </w:p>
    <w:p w14:paraId="4BBB70BF" w14:textId="6FE66885" w:rsidR="00A62657" w:rsidRPr="00C21C91" w:rsidRDefault="00A62657" w:rsidP="00A62657">
      <w:pPr>
        <w:pStyle w:val="Heading2"/>
        <w:rPr>
          <w:color w:val="000000" w:themeColor="text1"/>
        </w:rPr>
      </w:pPr>
      <w:r w:rsidRPr="00C21C91">
        <w:rPr>
          <w:color w:val="000000" w:themeColor="text1"/>
        </w:rPr>
        <w:t>Overview of Dataset</w:t>
      </w:r>
    </w:p>
    <w:p w14:paraId="03718CC7" w14:textId="77777777" w:rsidR="00A62657" w:rsidRDefault="00A62657" w:rsidP="00A62657">
      <w:pPr>
        <w:rPr>
          <w:color w:val="000000" w:themeColor="text1"/>
        </w:rPr>
      </w:pPr>
    </w:p>
    <w:p w14:paraId="36326C42" w14:textId="25EB3DC8" w:rsidR="00C21C91" w:rsidRPr="00834035" w:rsidRDefault="00D4371F" w:rsidP="00D32FA6">
      <w:pPr>
        <w:jc w:val="both"/>
        <w:rPr>
          <w:rFonts w:eastAsia="Times New Roman"/>
          <w:color w:val="000000" w:themeColor="text1"/>
          <w:sz w:val="24"/>
          <w:szCs w:val="24"/>
          <w:lang w:eastAsia="en-GB"/>
        </w:rPr>
      </w:pPr>
      <w:r>
        <w:rPr>
          <w:noProof/>
        </w:rPr>
        <mc:AlternateContent>
          <mc:Choice Requires="wps">
            <w:drawing>
              <wp:anchor distT="0" distB="0" distL="114300" distR="114300" simplePos="0" relativeHeight="251680768" behindDoc="0" locked="0" layoutInCell="1" allowOverlap="1" wp14:anchorId="4CADEFBB" wp14:editId="67BCE536">
                <wp:simplePos x="0" y="0"/>
                <wp:positionH relativeFrom="column">
                  <wp:posOffset>351790</wp:posOffset>
                </wp:positionH>
                <wp:positionV relativeFrom="paragraph">
                  <wp:posOffset>3584575</wp:posOffset>
                </wp:positionV>
                <wp:extent cx="2378710" cy="635"/>
                <wp:effectExtent l="0" t="0" r="0" b="12065"/>
                <wp:wrapSquare wrapText="bothSides"/>
                <wp:docPr id="5" name="Text Box 5"/>
                <wp:cNvGraphicFramePr/>
                <a:graphic xmlns:a="http://schemas.openxmlformats.org/drawingml/2006/main">
                  <a:graphicData uri="http://schemas.microsoft.com/office/word/2010/wordprocessingShape">
                    <wps:wsp>
                      <wps:cNvSpPr txBox="1"/>
                      <wps:spPr>
                        <a:xfrm>
                          <a:off x="0" y="0"/>
                          <a:ext cx="2378710" cy="635"/>
                        </a:xfrm>
                        <a:prstGeom prst="rect">
                          <a:avLst/>
                        </a:prstGeom>
                        <a:solidFill>
                          <a:prstClr val="white"/>
                        </a:solidFill>
                        <a:ln>
                          <a:noFill/>
                        </a:ln>
                      </wps:spPr>
                      <wps:txbx>
                        <w:txbxContent>
                          <w:p w14:paraId="649862BB" w14:textId="73E37CA5" w:rsidR="00D4371F" w:rsidRPr="00752481" w:rsidRDefault="00D4371F" w:rsidP="00D4371F">
                            <w:pPr>
                              <w:pStyle w:val="Caption"/>
                              <w:rPr>
                                <w:noProof/>
                                <w:color w:val="000000" w:themeColor="text1"/>
                                <w:sz w:val="20"/>
                                <w:szCs w:val="20"/>
                              </w:rPr>
                            </w:pPr>
                            <w:r>
                              <w:t xml:space="preserve">Fig. </w:t>
                            </w:r>
                            <w:r>
                              <w:fldChar w:fldCharType="begin"/>
                            </w:r>
                            <w:r>
                              <w:instrText xml:space="preserve"> SEQ Fig. \* ARABIC </w:instrText>
                            </w:r>
                            <w:r>
                              <w:fldChar w:fldCharType="separate"/>
                            </w:r>
                            <w:r>
                              <w:rPr>
                                <w:noProof/>
                              </w:rPr>
                              <w:t>1</w:t>
                            </w:r>
                            <w:r>
                              <w:fldChar w:fldCharType="end"/>
                            </w:r>
                            <w:r>
                              <w:t>. Correlation matrix of DataCo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CADEFBB" id="_x0000_t202" coordsize="21600,21600" o:spt="202" path="m,l,21600r21600,l21600,xe">
                <v:stroke joinstyle="miter"/>
                <v:path gradientshapeok="t" o:connecttype="rect"/>
              </v:shapetype>
              <v:shape id="Text Box 5" o:spid="_x0000_s1026" type="#_x0000_t202" style="position:absolute;left:0;text-align:left;margin-left:27.7pt;margin-top:282.25pt;width:187.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" stroked="f">
                <v:textbox style="mso-fit-shape-to-text:t" inset="0,0,0,0">
                  <w:txbxContent>
                    <w:p w14:paraId="649862BB" w14:textId="73E37CA5" w:rsidR="00D4371F" w:rsidRPr="00752481" w:rsidRDefault="00D4371F" w:rsidP="00D4371F">
                      <w:pPr>
                        <w:pStyle w:val="Caption"/>
                        <w:rPr>
                          <w:noProof/>
                          <w:color w:val="000000" w:themeColor="text1"/>
                          <w:sz w:val="20"/>
                          <w:szCs w:val="20"/>
                        </w:rPr>
                      </w:pPr>
                      <w:r>
                        <w:t xml:space="preserve">Fig. </w:t>
                      </w:r>
                      <w:r>
                        <w:fldChar w:fldCharType="begin"/>
                      </w:r>
                      <w:r>
                        <w:instrText xml:space="preserve"> SEQ Fig. \* ARABIC </w:instrText>
                      </w:r>
                      <w:r>
                        <w:fldChar w:fldCharType="separate"/>
                      </w:r>
                      <w:r>
                        <w:rPr>
                          <w:noProof/>
                        </w:rPr>
                        <w:t>1</w:t>
                      </w:r>
                      <w:r>
                        <w:fldChar w:fldCharType="end"/>
                      </w:r>
                      <w:r>
                        <w:t>. Correlation matrix of DataCo dataset.</w:t>
                      </w:r>
                    </w:p>
                  </w:txbxContent>
                </v:textbox>
                <w10:wrap type="square"/>
              </v:shape>
            </w:pict>
          </mc:Fallback>
        </mc:AlternateContent>
      </w:r>
      <w:r w:rsidR="005D6575">
        <w:rPr>
          <w:noProof/>
          <w:color w:val="000000" w:themeColor="text1"/>
        </w:rPr>
        <w:drawing>
          <wp:anchor distT="0" distB="0" distL="114300" distR="114300" simplePos="0" relativeHeight="251674624" behindDoc="0" locked="0" layoutInCell="1" allowOverlap="1" wp14:anchorId="53D05BCB" wp14:editId="7A9B6241">
            <wp:simplePos x="0" y="0"/>
            <wp:positionH relativeFrom="margin">
              <wp:posOffset>3670300</wp:posOffset>
            </wp:positionH>
            <wp:positionV relativeFrom="margin">
              <wp:posOffset>3482975</wp:posOffset>
            </wp:positionV>
            <wp:extent cx="2378710" cy="1473200"/>
            <wp:effectExtent l="0" t="0" r="0" b="0"/>
            <wp:wrapSquare wrapText="bothSides"/>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8710" cy="1473200"/>
                    </a:xfrm>
                    <a:prstGeom prst="rect">
                      <a:avLst/>
                    </a:prstGeom>
                  </pic:spPr>
                </pic:pic>
              </a:graphicData>
            </a:graphic>
            <wp14:sizeRelH relativeFrom="margin">
              <wp14:pctWidth>0</wp14:pctWidth>
            </wp14:sizeRelH>
            <wp14:sizeRelV relativeFrom="margin">
              <wp14:pctHeight>0</wp14:pctHeight>
            </wp14:sizeRelV>
          </wp:anchor>
        </w:drawing>
      </w:r>
      <w:r w:rsidR="00C21C91" w:rsidRPr="00C21C91">
        <w:rPr>
          <w:rFonts w:eastAsia="Times New Roman"/>
          <w:color w:val="000000" w:themeColor="text1"/>
          <w:lang w:eastAsia="en-GB"/>
        </w:rPr>
        <w:t>A Dataset of Supply Chains by the company DataCo Global was used for the analysis. Dataset of Supply Chain, which allows the use of Machine Learning Algorithms and R Software. Areas of important registered activities: Provisioning</w:t>
      </w:r>
      <w:r w:rsidR="00C21C91" w:rsidRPr="006210B9">
        <w:rPr>
          <w:rFonts w:eastAsia="Times New Roman"/>
          <w:color w:val="000000" w:themeColor="text1"/>
          <w:lang w:eastAsia="en-GB"/>
        </w:rPr>
        <w:t>,</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Production,</w:t>
      </w:r>
      <w:r w:rsidR="00C21C91" w:rsidRPr="00C21C91">
        <w:rPr>
          <w:rFonts w:eastAsia="Times New Roman"/>
          <w:color w:val="000000" w:themeColor="text1"/>
          <w:lang w:eastAsia="en-GB"/>
        </w:rPr>
        <w:t xml:space="preserve"> </w:t>
      </w:r>
      <w:r w:rsidR="00C21C91" w:rsidRPr="006210B9">
        <w:rPr>
          <w:rFonts w:eastAsia="Times New Roman"/>
          <w:color w:val="000000" w:themeColor="text1"/>
          <w:lang w:eastAsia="en-GB"/>
        </w:rPr>
        <w:t>Sales,</w:t>
      </w:r>
      <w:r w:rsidR="00C21C91" w:rsidRPr="00C21C91">
        <w:rPr>
          <w:rFonts w:eastAsia="Times New Roman"/>
          <w:color w:val="000000" w:themeColor="text1"/>
          <w:lang w:eastAsia="en-GB"/>
        </w:rPr>
        <w:t xml:space="preserve"> Commercial </w:t>
      </w:r>
      <w:r w:rsidR="00C21C91" w:rsidRPr="006210B9">
        <w:rPr>
          <w:rFonts w:eastAsia="Times New Roman"/>
          <w:color w:val="000000" w:themeColor="text1"/>
          <w:lang w:eastAsia="en-GB"/>
        </w:rPr>
        <w:t>Distribution. It</w:t>
      </w:r>
      <w:r w:rsidR="00C21C91" w:rsidRPr="00C21C91">
        <w:rPr>
          <w:rFonts w:eastAsia="Times New Roman"/>
          <w:color w:val="000000" w:themeColor="text1"/>
          <w:lang w:eastAsia="en-GB"/>
        </w:rPr>
        <w:t xml:space="preserve"> also allows the correlation of Structured Data with Unstructured Data for knowledge generation</w:t>
      </w:r>
      <w:r w:rsidR="006210B9" w:rsidRPr="006210B9">
        <w:rPr>
          <w:rFonts w:eastAsia="Times New Roman"/>
          <w:color w:val="000000" w:themeColor="text1"/>
          <w:lang w:eastAsia="en-GB"/>
        </w:rPr>
        <w:t xml:space="preserve"> </w:t>
      </w:r>
      <w:r w:rsidR="006210B9" w:rsidRPr="006210B9">
        <w:rPr>
          <w:rFonts w:eastAsia="Times New Roman"/>
          <w:color w:val="000000" w:themeColor="text1"/>
          <w:shd w:val="clear" w:color="auto" w:fill="FFFFFF"/>
          <w:lang w:eastAsia="en-GB"/>
        </w:rPr>
        <w:t>(Constante, Silva and Pereira, 2019)</w:t>
      </w:r>
      <w:r w:rsidR="001F1E4C">
        <w:rPr>
          <w:rFonts w:eastAsia="Times New Roman"/>
          <w:color w:val="000000" w:themeColor="text1"/>
          <w:shd w:val="clear" w:color="auto" w:fill="FFFFFF"/>
          <w:lang w:eastAsia="en-GB"/>
        </w:rPr>
        <w:t xml:space="preserve"> </w:t>
      </w:r>
      <w:r w:rsidR="001F1E4C" w:rsidRPr="001F1E4C">
        <w:rPr>
          <w:rFonts w:eastAsia="Times New Roman"/>
          <w:color w:val="000000" w:themeColor="text1"/>
          <w:shd w:val="clear" w:color="auto" w:fill="FFFFFF"/>
          <w:lang w:eastAsia="en-GB"/>
        </w:rPr>
        <w:t>This dataset contains a compilation of their financial facts (profit, loss, total sales, etc.), sold items, shipping details, and customer details, including sales, demographics, and transaction details. The data covers 91 MB and contains the details of 200,520 clients across 40 columns, majorly about product categories like Clothing, Sports, and Electronic Supplies.</w:t>
      </w:r>
      <w:r w:rsidR="001F1E4C">
        <w:rPr>
          <w:rFonts w:eastAsia="Times New Roman"/>
          <w:color w:val="000000" w:themeColor="text1"/>
          <w:shd w:val="clear" w:color="auto" w:fill="FFFFFF"/>
          <w:lang w:eastAsia="en-GB"/>
        </w:rPr>
        <w:t xml:space="preserve"> Fig shows the correlation feature correlation plot from the dataset.</w:t>
      </w:r>
    </w:p>
    <w:p w14:paraId="184D6E61" w14:textId="5646FC85" w:rsidR="00C21C91" w:rsidRDefault="00C21C91" w:rsidP="00A62657">
      <w:pPr>
        <w:rPr>
          <w:color w:val="000000" w:themeColor="text1"/>
        </w:rPr>
      </w:pPr>
    </w:p>
    <w:p w14:paraId="6F6F3A07" w14:textId="1F2534BB" w:rsidR="009324D4" w:rsidRPr="00C21C91" w:rsidRDefault="009324D4" w:rsidP="00A62657">
      <w:pPr>
        <w:rPr>
          <w:color w:val="000000" w:themeColor="text1"/>
        </w:rPr>
        <w:sectPr w:rsidR="009324D4" w:rsidRPr="00C21C91" w:rsidSect="00683992">
          <w:type w:val="continuous"/>
          <w:pgSz w:w="11906" w:h="16838" w:code="9"/>
          <w:pgMar w:top="1080" w:right="907" w:bottom="1440" w:left="907" w:header="720" w:footer="720" w:gutter="0"/>
          <w:cols w:num="2" w:space="360"/>
          <w:docGrid w:linePitch="360"/>
        </w:sectPr>
      </w:pPr>
    </w:p>
    <w:p w14:paraId="19120A5E" w14:textId="01DE48C8" w:rsidR="00A62657" w:rsidRPr="00C21C91" w:rsidRDefault="003A03C7" w:rsidP="00A62657">
      <w:pPr>
        <w:rPr>
          <w:color w:val="000000" w:themeColor="text1"/>
        </w:rPr>
        <w:sectPr w:rsidR="00A62657" w:rsidRPr="00C21C91" w:rsidSect="00A62657">
          <w:type w:val="continuous"/>
          <w:pgSz w:w="11906" w:h="16838" w:code="9"/>
          <w:pgMar w:top="1080" w:right="907" w:bottom="1440" w:left="907" w:header="720" w:footer="720" w:gutter="0"/>
          <w:cols w:space="360"/>
          <w:docGrid w:linePitch="360"/>
        </w:sectPr>
      </w:pPr>
      <w:r>
        <w:rPr>
          <w:noProof/>
        </w:rPr>
        <mc:AlternateContent>
          <mc:Choice Requires="wpg">
            <w:drawing>
              <wp:anchor distT="0" distB="0" distL="114300" distR="114300" simplePos="0" relativeHeight="251666432" behindDoc="0" locked="0" layoutInCell="1" allowOverlap="1" wp14:anchorId="39859F3F" wp14:editId="590E35B6">
                <wp:simplePos x="0" y="0"/>
                <wp:positionH relativeFrom="column">
                  <wp:posOffset>-28209</wp:posOffset>
                </wp:positionH>
                <wp:positionV relativeFrom="paragraph">
                  <wp:posOffset>215900</wp:posOffset>
                </wp:positionV>
                <wp:extent cx="6261100" cy="779145"/>
                <wp:effectExtent l="0" t="0" r="0" b="0"/>
                <wp:wrapSquare wrapText="bothSides"/>
                <wp:docPr id="17" name="Group 17"/>
                <wp:cNvGraphicFramePr/>
                <a:graphic xmlns:a="http://schemas.openxmlformats.org/drawingml/2006/main">
                  <a:graphicData uri="http://schemas.microsoft.com/office/word/2010/wordprocessingGroup">
                    <wpg:wgp>
                      <wpg:cNvGrpSpPr/>
                      <wpg:grpSpPr>
                        <a:xfrm>
                          <a:off x="0" y="0"/>
                          <a:ext cx="6261100" cy="779145"/>
                          <a:chOff x="0" y="0"/>
                          <a:chExt cx="5731510" cy="694055"/>
                        </a:xfrm>
                      </wpg:grpSpPr>
                      <pic:pic xmlns:pic="http://schemas.openxmlformats.org/drawingml/2006/picture">
                        <pic:nvPicPr>
                          <pic:cNvPr id="18" name="Picture 18"/>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353060"/>
                          </a:xfrm>
                          <a:prstGeom prst="rect">
                            <a:avLst/>
                          </a:prstGeom>
                        </pic:spPr>
                      </pic:pic>
                      <pic:pic xmlns:pic="http://schemas.openxmlformats.org/drawingml/2006/picture">
                        <pic:nvPicPr>
                          <pic:cNvPr id="19" name="Picture 19"/>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350520"/>
                            <a:ext cx="5731510" cy="34353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77760A" id="Group 17" o:spid="_x0000_s1026" style="position:absolute;margin-left:-2.2pt;margin-top:17pt;width:493pt;height:61.35pt;z-index:251666432;mso-width-relative:margin;mso-height-relative:margin" coordsize="57315,694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width:57315;height:35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">
                  <v:imagedata r:id="rId15" o:title=""/>
                </v:shape>
                <v:shape id="Picture 19" o:spid="_x0000_s1028" type="#_x0000_t75" style="position:absolute;top:3505;width:57315;height:343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">
                  <v:imagedata r:id="rId16" o:title=""/>
                </v:shape>
                <w10:wrap type="square"/>
              </v:group>
            </w:pict>
          </mc:Fallback>
        </mc:AlternateContent>
      </w:r>
    </w:p>
    <w:p w14:paraId="7544A61B" w14:textId="4047F81A" w:rsidR="00A62657" w:rsidRPr="00C21C91" w:rsidRDefault="00A62657" w:rsidP="00A62657">
      <w:pPr>
        <w:rPr>
          <w:color w:val="000000" w:themeColor="text1"/>
        </w:rPr>
      </w:pPr>
    </w:p>
    <w:p w14:paraId="64247A4F" w14:textId="1AB19C94" w:rsidR="00A62657" w:rsidRPr="00C21C91" w:rsidRDefault="00A62657" w:rsidP="00A62657">
      <w:pPr>
        <w:rPr>
          <w:color w:val="000000" w:themeColor="text1"/>
        </w:rPr>
        <w:sectPr w:rsidR="00A62657" w:rsidRPr="00C21C91" w:rsidSect="00683992">
          <w:type w:val="continuous"/>
          <w:pgSz w:w="11906" w:h="16838" w:code="9"/>
          <w:pgMar w:top="1080" w:right="907" w:bottom="1440" w:left="907" w:header="720" w:footer="720" w:gutter="0"/>
          <w:cols w:num="2" w:space="360"/>
          <w:docGrid w:linePitch="360"/>
        </w:sectPr>
      </w:pPr>
    </w:p>
    <w:p w14:paraId="04C36CE5" w14:textId="49F1A003"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space="360"/>
          <w:docGrid w:linePitch="360"/>
        </w:sectPr>
      </w:pPr>
    </w:p>
    <w:p w14:paraId="66751172" w14:textId="7FBCF66B" w:rsidR="00C21C91" w:rsidRPr="00C21C91" w:rsidRDefault="00C21C91" w:rsidP="00A62657">
      <w:pPr>
        <w:rPr>
          <w:color w:val="000000" w:themeColor="text1"/>
        </w:rPr>
        <w:sectPr w:rsidR="00C21C91" w:rsidRPr="00C21C91" w:rsidSect="00C21C91">
          <w:type w:val="continuous"/>
          <w:pgSz w:w="11906" w:h="16838" w:code="9"/>
          <w:pgMar w:top="1080" w:right="907" w:bottom="1440" w:left="907" w:header="720" w:footer="720" w:gutter="0"/>
          <w:cols w:num="2" w:space="360"/>
          <w:docGrid w:linePitch="360"/>
        </w:sectPr>
      </w:pPr>
    </w:p>
    <w:p w14:paraId="0D2C19CC" w14:textId="739D6222" w:rsidR="00A62657" w:rsidRDefault="00E519DE" w:rsidP="00E519DE">
      <w:pPr>
        <w:pStyle w:val="Heading2"/>
      </w:pPr>
      <w:r>
        <w:t>Demand Sensing</w:t>
      </w:r>
    </w:p>
    <w:p w14:paraId="5EC8A595" w14:textId="6D1A5E01" w:rsidR="004F142B" w:rsidRPr="004F142B" w:rsidRDefault="00E519DE" w:rsidP="00AC398C">
      <w:pPr>
        <w:autoSpaceDE w:val="0"/>
        <w:autoSpaceDN w:val="0"/>
        <w:adjustRightInd w:val="0"/>
        <w:jc w:val="both"/>
      </w:pPr>
      <w:r w:rsidRPr="00E519DE">
        <w:t>The phrase "demand sensing" refers to the translation of demand information with minimal delay to minimise prediction inaccuracy, improve operational efficiency, and increase inventory accuracy</w:t>
      </w:r>
      <w:r w:rsidR="001412CF">
        <w:t xml:space="preserve"> </w:t>
      </w:r>
      <w:r w:rsidR="001412CF" w:rsidRPr="001412CF">
        <w:rPr>
          <w:rFonts w:eastAsia="Times New Roman"/>
          <w:color w:val="000000" w:themeColor="text1"/>
          <w:shd w:val="clear" w:color="auto" w:fill="FFFFFF"/>
          <w:lang w:eastAsia="en-GB"/>
        </w:rPr>
        <w:t>(Pham et al., 2020)</w:t>
      </w:r>
      <w:r w:rsidRPr="001412CF">
        <w:rPr>
          <w:color w:val="000000" w:themeColor="text1"/>
        </w:rPr>
        <w:t xml:space="preserve">. </w:t>
      </w:r>
      <w:r w:rsidRPr="00E519DE">
        <w:t xml:space="preserve">For example, Liu </w:t>
      </w:r>
      <w:r w:rsidR="008202E5">
        <w:t>(Liu and Burns, 2019)</w:t>
      </w:r>
      <w:r w:rsidRPr="00E519DE">
        <w:t xml:space="preserve"> developed a strategy employing BDA and natural language processing to assess consumer involvement and the influence of social media marketing for the top 15 luxury companies. The author utilised a semantic analysis method and a FE model for the dataset, including 3.78 million tweets (top-level </w:t>
      </w:r>
      <w:r w:rsidR="004F142B">
        <w:t>15 luxury brands</w:t>
      </w:r>
      <w:r w:rsidRPr="00E519DE">
        <w:t>)</w:t>
      </w:r>
      <w:r w:rsidR="004F142B">
        <w:t xml:space="preserve"> </w:t>
      </w:r>
      <w:r w:rsidR="004F142B" w:rsidRPr="004F142B">
        <w:t xml:space="preserve">retrieved </w:t>
      </w:r>
      <w:r w:rsidR="004F142B" w:rsidRPr="004F142B">
        <w:t>from Twitter in a 60-month</w:t>
      </w:r>
      <w:r w:rsidR="00AC398C">
        <w:t xml:space="preserve"> </w:t>
      </w:r>
      <w:r w:rsidR="004F142B" w:rsidRPr="004F142B">
        <w:t>period. The result indicated that interaction, entertainment,</w:t>
      </w:r>
    </w:p>
    <w:p w14:paraId="52851AFF" w14:textId="77777777" w:rsidR="004F142B" w:rsidRPr="004F142B" w:rsidRDefault="004F142B" w:rsidP="00AC398C">
      <w:pPr>
        <w:autoSpaceDE w:val="0"/>
        <w:autoSpaceDN w:val="0"/>
        <w:adjustRightInd w:val="0"/>
        <w:jc w:val="both"/>
      </w:pPr>
      <w:r w:rsidRPr="004F142B">
        <w:t>and trendiness dimensions have a significant impact on</w:t>
      </w:r>
    </w:p>
    <w:p w14:paraId="5769889E" w14:textId="77777777" w:rsidR="004F142B" w:rsidRPr="004F142B" w:rsidRDefault="004F142B" w:rsidP="00AC398C">
      <w:pPr>
        <w:autoSpaceDE w:val="0"/>
        <w:autoSpaceDN w:val="0"/>
        <w:adjustRightInd w:val="0"/>
        <w:jc w:val="both"/>
      </w:pPr>
      <w:r w:rsidRPr="004F142B">
        <w:t>customer engagement, while the customization dimension</w:t>
      </w:r>
    </w:p>
    <w:p w14:paraId="06AB0964" w14:textId="77777777" w:rsidR="004F142B" w:rsidRPr="004F142B" w:rsidRDefault="004F142B" w:rsidP="00AC398C">
      <w:pPr>
        <w:autoSpaceDE w:val="0"/>
        <w:autoSpaceDN w:val="0"/>
        <w:adjustRightInd w:val="0"/>
        <w:jc w:val="both"/>
      </w:pPr>
      <w:r w:rsidRPr="004F142B">
        <w:t>does not. Assessing the impact of social media marketing</w:t>
      </w:r>
    </w:p>
    <w:p w14:paraId="485AE538" w14:textId="715D9488" w:rsidR="008B4143" w:rsidRDefault="004F142B" w:rsidP="00AC398C">
      <w:pPr>
        <w:autoSpaceDE w:val="0"/>
        <w:autoSpaceDN w:val="0"/>
        <w:adjustRightInd w:val="0"/>
        <w:jc w:val="both"/>
      </w:pPr>
      <w:r w:rsidRPr="004F142B">
        <w:t xml:space="preserve">elements on customer engagement </w:t>
      </w:r>
      <w:r w:rsidR="001E79E9" w:rsidRPr="004F142B">
        <w:t>are</w:t>
      </w:r>
      <w:r w:rsidRPr="004F142B">
        <w:t xml:space="preserve"> essential for improving</w:t>
      </w:r>
      <w:r w:rsidR="00AC398C">
        <w:t xml:space="preserve"> </w:t>
      </w:r>
      <w:r w:rsidRPr="004F142B">
        <w:t>the effectiveness of marketing campaigns.</w:t>
      </w:r>
      <w:r w:rsidR="008B4143">
        <w:t xml:space="preserve"> The authors used content analysis to transform and combine unstructured textual input into a keyword index. Then, three textual data qualities (highest, moderate, and minimal impact) were classified using decision and classification algorithms for grey circumstances and fuzzy (</w:t>
      </w:r>
      <w:proofErr w:type="spellStart"/>
      <w:r w:rsidR="008B4143">
        <w:t>GFuzzy</w:t>
      </w:r>
      <w:proofErr w:type="spellEnd"/>
      <w:r w:rsidR="008B4143">
        <w:t xml:space="preserve">); and lastly, successful marketing strategies were established. </w:t>
      </w:r>
      <w:r w:rsidR="008B4143">
        <w:lastRenderedPageBreak/>
        <w:t>Decision-making by PMOs is crucial because it enables more efficient customer service and market expansion.</w:t>
      </w:r>
    </w:p>
    <w:p w14:paraId="2EFFDB61" w14:textId="5CDBC1DA" w:rsidR="00A66829" w:rsidRDefault="008B4143" w:rsidP="008B4143">
      <w:pPr>
        <w:jc w:val="both"/>
      </w:pPr>
      <w:r>
        <w:t>In conclusion, a dataset was obtained from the interaction between enterprises and customers, proving helpful in detecting demand via CEV.</w:t>
      </w:r>
    </w:p>
    <w:p w14:paraId="75A8A315" w14:textId="61854321" w:rsidR="008B4143" w:rsidRDefault="008B4143" w:rsidP="008B4143">
      <w:pPr>
        <w:jc w:val="both"/>
      </w:pPr>
    </w:p>
    <w:p w14:paraId="506D3569" w14:textId="27AA3226" w:rsidR="008B4143" w:rsidRDefault="008B4143" w:rsidP="008B4143">
      <w:pPr>
        <w:pStyle w:val="Heading2"/>
      </w:pPr>
      <w:r>
        <w:t>Demand forecasting</w:t>
      </w:r>
    </w:p>
    <w:p w14:paraId="475293A0" w14:textId="77777777" w:rsidR="004C27C7" w:rsidRPr="004C27C7" w:rsidRDefault="004C27C7" w:rsidP="004C27C7"/>
    <w:p w14:paraId="799F016B" w14:textId="250409DB" w:rsidR="004C27C7" w:rsidRPr="004C27C7" w:rsidRDefault="004C27C7" w:rsidP="004C27C7">
      <w:pPr>
        <w:jc w:val="both"/>
        <w:rPr>
          <w:rFonts w:eastAsia="Times New Roman"/>
          <w:color w:val="000000" w:themeColor="text1"/>
          <w:lang w:eastAsia="en-GB"/>
        </w:rPr>
      </w:pPr>
      <w:r w:rsidRPr="0002340B">
        <w:rPr>
          <w:color w:val="0E101A"/>
        </w:rPr>
        <w:t>The definition of </w:t>
      </w:r>
      <w:r w:rsidRPr="0002340B">
        <w:rPr>
          <w:rStyle w:val="Emphasis"/>
          <w:color w:val="0E101A"/>
        </w:rPr>
        <w:t>demand forecasting</w:t>
      </w:r>
      <w:r w:rsidRPr="0002340B">
        <w:rPr>
          <w:color w:val="0E101A"/>
        </w:rPr>
        <w:t xml:space="preserve"> is an accurate assessment of product demand based on the relationship between a product and a collection of independent input factors. It will not come as a surprise, as demand forecasting is now receiving the most research interest concerning the function of demand management. Jiang </w:t>
      </w:r>
      <w:r w:rsidR="001D75F2">
        <w:rPr>
          <w:color w:val="0E101A"/>
        </w:rPr>
        <w:t>(Jiang and Gao, 2019)</w:t>
      </w:r>
      <w:r w:rsidRPr="0002340B">
        <w:rPr>
          <w:color w:val="0E101A"/>
        </w:rPr>
        <w:t xml:space="preserve"> presented the proposed approach using various statistical score criteria to estimate power consumption accurately. The researchers proved that the proposed model is more error-free than the reference models. Accurate energy demand forecasting is vital for the operation and management of power systems</w:t>
      </w:r>
      <w:r w:rsidRPr="0002340B">
        <w:rPr>
          <w:rFonts w:eastAsia="Times New Roman"/>
          <w:color w:val="000000" w:themeColor="text1"/>
          <w:shd w:val="clear" w:color="auto" w:fill="FFFFFF"/>
          <w:lang w:eastAsia="en-GB"/>
        </w:rPr>
        <w:t xml:space="preserve"> (Pham et al., 2020)</w:t>
      </w:r>
      <w:r w:rsidRPr="0002340B">
        <w:rPr>
          <w:color w:val="0E101A"/>
        </w:rPr>
        <w:t>.</w:t>
      </w:r>
    </w:p>
    <w:p w14:paraId="64065BF5" w14:textId="7E480B63" w:rsidR="004C27C7" w:rsidRPr="0002340B" w:rsidRDefault="004C27C7" w:rsidP="004C27C7">
      <w:pPr>
        <w:pStyle w:val="NormalWeb"/>
        <w:spacing w:before="0" w:beforeAutospacing="0" w:after="0" w:afterAutospacing="0"/>
        <w:jc w:val="both"/>
        <w:rPr>
          <w:color w:val="0E101A"/>
          <w:sz w:val="20"/>
          <w:szCs w:val="20"/>
        </w:rPr>
      </w:pPr>
      <w:r w:rsidRPr="0002340B">
        <w:rPr>
          <w:color w:val="0E101A"/>
          <w:sz w:val="20"/>
          <w:szCs w:val="20"/>
        </w:rPr>
        <w:t>Similarly, three publications propose several approaches for improving the performance and precision of power demand forecasts. First, Runge [16] presented multi-step-ahead short-term forecasting models designed to improve supply fans forecasting ability by employing black-box and hybrid grey-box methodologies to predict the future supply airflow rate and power demand</w:t>
      </w:r>
      <w:r w:rsidR="003524FD">
        <w:rPr>
          <w:color w:val="0E101A"/>
          <w:sz w:val="20"/>
          <w:szCs w:val="20"/>
        </w:rPr>
        <w:t>.</w:t>
      </w:r>
    </w:p>
    <w:p w14:paraId="34BE0A54" w14:textId="77777777" w:rsidR="004C27C7" w:rsidRPr="004C27C7" w:rsidRDefault="004C27C7" w:rsidP="004C27C7"/>
    <w:p w14:paraId="316976E0" w14:textId="52FAE1CD" w:rsidR="00A66829" w:rsidRDefault="00A66829" w:rsidP="00A66829">
      <w:pPr>
        <w:pStyle w:val="Heading2"/>
        <w:rPr>
          <w:color w:val="000000" w:themeColor="text1"/>
        </w:rPr>
      </w:pPr>
      <w:r w:rsidRPr="00C21C91">
        <w:rPr>
          <w:color w:val="000000" w:themeColor="text1"/>
        </w:rPr>
        <w:t xml:space="preserve">ML Algorithms </w:t>
      </w:r>
      <w:r w:rsidR="004704FA">
        <w:rPr>
          <w:color w:val="000000" w:themeColor="text1"/>
        </w:rPr>
        <w:t>for</w:t>
      </w:r>
      <w:r w:rsidRPr="00C21C91">
        <w:rPr>
          <w:color w:val="000000" w:themeColor="text1"/>
        </w:rPr>
        <w:t xml:space="preserve"> </w:t>
      </w:r>
      <w:r w:rsidR="00E519DE">
        <w:rPr>
          <w:color w:val="000000" w:themeColor="text1"/>
        </w:rPr>
        <w:t>SCM</w:t>
      </w:r>
    </w:p>
    <w:p w14:paraId="7DB54E2F" w14:textId="77777777" w:rsidR="00114710" w:rsidRPr="00114710" w:rsidRDefault="00114710" w:rsidP="00114710"/>
    <w:p w14:paraId="6CB57D52" w14:textId="23D769D3" w:rsidR="003C41FA" w:rsidRDefault="00A66829" w:rsidP="00A66829">
      <w:pPr>
        <w:jc w:val="both"/>
        <w:rPr>
          <w:color w:val="000000" w:themeColor="text1"/>
        </w:rPr>
      </w:pPr>
      <w:r w:rsidRPr="00C21C91">
        <w:rPr>
          <w:color w:val="000000" w:themeColor="text1"/>
        </w:rPr>
        <w:t>Supplier selection is the most important aspect of the purchasing function (Pang, 2017). Due to the significance of suppliers in terms of cost, time, reliability, supply chain executives have invested significant effort in the supplier selection process. The selection procedure can be driven by MCDM</w:t>
      </w:r>
      <w:r w:rsidR="00CB18B3">
        <w:rPr>
          <w:color w:val="000000" w:themeColor="text1"/>
        </w:rPr>
        <w:t xml:space="preserve"> (Multi-Criteria Decision-Making Methods)</w:t>
      </w:r>
      <w:r w:rsidRPr="00C21C91">
        <w:rPr>
          <w:color w:val="000000" w:themeColor="text1"/>
        </w:rPr>
        <w:t xml:space="preserve"> strategies that incorporate competing considerations. Consequently, achieving a balance between these aspects is a crucial challenge for buying managers. MCDM approaches aid decision makers in assessing a group of choices (Guo, 2009). MCDM approaches assist decision-makers in </w:t>
      </w:r>
      <w:r w:rsidR="004C27C7" w:rsidRPr="00C21C91">
        <w:rPr>
          <w:color w:val="000000" w:themeColor="text1"/>
        </w:rPr>
        <w:t>analysing</w:t>
      </w:r>
      <w:r w:rsidRPr="00C21C91">
        <w:rPr>
          <w:color w:val="000000" w:themeColor="text1"/>
        </w:rPr>
        <w:t xml:space="preserve"> and selecting among a collection of possibilities. In some instances, the number of prospective suppliers and criteria is much greater than what MCDM approaches can handle effectively. On the other hand, MCDM methods are classified as descriptive and static methods, </w:t>
      </w:r>
      <w:r w:rsidR="000465DB" w:rsidRPr="00C21C91">
        <w:rPr>
          <w:color w:val="000000" w:themeColor="text1"/>
        </w:rPr>
        <w:t>like</w:t>
      </w:r>
      <w:r w:rsidRPr="00C21C91">
        <w:rPr>
          <w:color w:val="000000" w:themeColor="text1"/>
        </w:rPr>
        <w:t xml:space="preserve"> </w:t>
      </w:r>
      <w:r w:rsidR="004C27C7" w:rsidRPr="00C21C91">
        <w:rPr>
          <w:color w:val="000000" w:themeColor="text1"/>
        </w:rPr>
        <w:t>most</w:t>
      </w:r>
      <w:r w:rsidRPr="00C21C91">
        <w:rPr>
          <w:color w:val="000000" w:themeColor="text1"/>
        </w:rPr>
        <w:t xml:space="preserve"> other conventional methods. However, in today's competitive marketplace, data analysis approaches are unquestionably more valuable than qualitative research methods. In this era, </w:t>
      </w:r>
      <w:r w:rsidRPr="00C21C91">
        <w:rPr>
          <w:color w:val="000000" w:themeColor="text1"/>
        </w:rPr>
        <w:t xml:space="preserve">ML algorithms outperform the </w:t>
      </w:r>
      <w:r w:rsidR="003C41FA" w:rsidRPr="00C21C91">
        <w:rPr>
          <w:color w:val="000000" w:themeColor="text1"/>
        </w:rPr>
        <w:t>be</w:t>
      </w:r>
      <w:r w:rsidRPr="00C21C91">
        <w:rPr>
          <w:color w:val="000000" w:themeColor="text1"/>
        </w:rPr>
        <w:t>fore</w:t>
      </w:r>
      <w:r w:rsidR="003C41FA" w:rsidRPr="00C21C91">
        <w:rPr>
          <w:color w:val="000000" w:themeColor="text1"/>
        </w:rPr>
        <w:t xml:space="preserve"> </w:t>
      </w:r>
      <w:r w:rsidRPr="00C21C91">
        <w:rPr>
          <w:color w:val="000000" w:themeColor="text1"/>
        </w:rPr>
        <w:t xml:space="preserve">mentioned methods significantly. </w:t>
      </w:r>
    </w:p>
    <w:p w14:paraId="1240F609" w14:textId="77777777" w:rsidR="00CB18B3" w:rsidRPr="00C21C91" w:rsidRDefault="00CB18B3" w:rsidP="00A66829">
      <w:pPr>
        <w:jc w:val="both"/>
        <w:rPr>
          <w:color w:val="000000" w:themeColor="text1"/>
        </w:rPr>
      </w:pPr>
    </w:p>
    <w:p w14:paraId="647367A8" w14:textId="35B5023A" w:rsidR="00E8678A" w:rsidRPr="00C21C91" w:rsidRDefault="00E8678A" w:rsidP="00E8678A">
      <w:pPr>
        <w:pStyle w:val="Caption"/>
        <w:keepNext/>
        <w:rPr>
          <w:color w:val="000000" w:themeColor="text1"/>
        </w:rPr>
      </w:pPr>
      <w:r w:rsidRPr="00C21C91">
        <w:rPr>
          <w:color w:val="000000" w:themeColor="text1"/>
        </w:rPr>
        <w:t xml:space="preserve">TABLE </w:t>
      </w:r>
      <w:r w:rsidRPr="00C21C91">
        <w:rPr>
          <w:color w:val="000000" w:themeColor="text1"/>
        </w:rPr>
        <w:fldChar w:fldCharType="begin"/>
      </w:r>
      <w:r w:rsidRPr="00C21C91">
        <w:rPr>
          <w:color w:val="000000" w:themeColor="text1"/>
        </w:rPr>
        <w:instrText xml:space="preserve"> SEQ TABLE \* ROMAN </w:instrText>
      </w:r>
      <w:r w:rsidRPr="00C21C91">
        <w:rPr>
          <w:color w:val="000000" w:themeColor="text1"/>
        </w:rPr>
        <w:fldChar w:fldCharType="separate"/>
      </w:r>
      <w:r w:rsidR="00A2132A">
        <w:rPr>
          <w:noProof/>
          <w:color w:val="000000" w:themeColor="text1"/>
        </w:rPr>
        <w:t>I</w:t>
      </w:r>
      <w:r w:rsidRPr="00C21C91">
        <w:rPr>
          <w:color w:val="000000" w:themeColor="text1"/>
        </w:rPr>
        <w:fldChar w:fldCharType="end"/>
      </w:r>
      <w:r w:rsidRPr="00C21C91">
        <w:rPr>
          <w:color w:val="000000" w:themeColor="text1"/>
        </w:rPr>
        <w:t>. State of the art ML algorithms</w:t>
      </w:r>
      <w:r w:rsidR="00972D70">
        <w:rPr>
          <w:color w:val="000000" w:themeColor="text1"/>
        </w:rPr>
        <w:t xml:space="preserve"> for SCM</w:t>
      </w:r>
    </w:p>
    <w:tbl>
      <w:tblPr>
        <w:tblStyle w:val="TableGrid"/>
        <w:tblW w:w="0" w:type="auto"/>
        <w:tblLook w:val="04A0" w:firstRow="1" w:lastRow="0" w:firstColumn="1" w:lastColumn="0" w:noHBand="0" w:noVBand="1"/>
      </w:tblPr>
      <w:tblGrid>
        <w:gridCol w:w="1271"/>
        <w:gridCol w:w="1492"/>
        <w:gridCol w:w="2093"/>
      </w:tblGrid>
      <w:tr w:rsidR="00C21C91" w:rsidRPr="00C21C91" w14:paraId="7B60311B" w14:textId="77777777" w:rsidTr="00680411">
        <w:trPr>
          <w:trHeight w:val="841"/>
        </w:trPr>
        <w:tc>
          <w:tcPr>
            <w:tcW w:w="1271" w:type="dxa"/>
          </w:tcPr>
          <w:p w14:paraId="24E1B47D" w14:textId="1D85019F" w:rsidR="00BF331D" w:rsidRPr="00C21C91" w:rsidRDefault="00BF331D" w:rsidP="00BF331D">
            <w:pPr>
              <w:jc w:val="both"/>
              <w:rPr>
                <w:color w:val="000000" w:themeColor="text1"/>
              </w:rPr>
            </w:pPr>
            <w:r w:rsidRPr="00C21C91">
              <w:rPr>
                <w:b/>
                <w:bCs/>
                <w:color w:val="000000" w:themeColor="text1"/>
                <w:sz w:val="16"/>
                <w:szCs w:val="16"/>
              </w:rPr>
              <w:t>Types of Machine Learning</w:t>
            </w:r>
          </w:p>
        </w:tc>
        <w:tc>
          <w:tcPr>
            <w:tcW w:w="1492" w:type="dxa"/>
          </w:tcPr>
          <w:p w14:paraId="01D5D7AF" w14:textId="01F4654F" w:rsidR="00BF331D" w:rsidRPr="00C21C91" w:rsidRDefault="00BF331D" w:rsidP="00BF331D">
            <w:pPr>
              <w:jc w:val="both"/>
              <w:rPr>
                <w:color w:val="000000" w:themeColor="text1"/>
              </w:rPr>
            </w:pPr>
            <w:r w:rsidRPr="00C21C91">
              <w:rPr>
                <w:b/>
                <w:bCs/>
                <w:color w:val="000000" w:themeColor="text1"/>
                <w:sz w:val="16"/>
                <w:szCs w:val="16"/>
              </w:rPr>
              <w:t>Classifiers</w:t>
            </w:r>
          </w:p>
        </w:tc>
        <w:tc>
          <w:tcPr>
            <w:tcW w:w="2093" w:type="dxa"/>
          </w:tcPr>
          <w:p w14:paraId="03C017DD" w14:textId="31BA3EF4" w:rsidR="00BF331D" w:rsidRPr="00C21C91" w:rsidRDefault="00BF331D" w:rsidP="00BF331D">
            <w:pPr>
              <w:jc w:val="both"/>
              <w:rPr>
                <w:color w:val="000000" w:themeColor="text1"/>
              </w:rPr>
            </w:pPr>
            <w:r w:rsidRPr="00C21C91">
              <w:rPr>
                <w:b/>
                <w:bCs/>
                <w:color w:val="000000" w:themeColor="text1"/>
                <w:sz w:val="16"/>
                <w:szCs w:val="16"/>
              </w:rPr>
              <w:t>Detail</w:t>
            </w:r>
          </w:p>
        </w:tc>
      </w:tr>
      <w:tr w:rsidR="00C21C91" w:rsidRPr="00C21C91" w14:paraId="3732C0B5" w14:textId="77777777" w:rsidTr="00680411">
        <w:tc>
          <w:tcPr>
            <w:tcW w:w="1271" w:type="dxa"/>
            <w:vMerge w:val="restart"/>
          </w:tcPr>
          <w:p w14:paraId="3448D601" w14:textId="25F5FA2F" w:rsidR="00680411" w:rsidRPr="00201A4A" w:rsidRDefault="00680411" w:rsidP="00BF331D">
            <w:pPr>
              <w:jc w:val="both"/>
              <w:rPr>
                <w:color w:val="000000" w:themeColor="text1"/>
                <w:sz w:val="15"/>
                <w:szCs w:val="15"/>
              </w:rPr>
            </w:pPr>
            <w:r w:rsidRPr="00201A4A">
              <w:rPr>
                <w:b/>
                <w:bCs/>
                <w:color w:val="000000" w:themeColor="text1"/>
                <w:sz w:val="15"/>
                <w:szCs w:val="15"/>
              </w:rPr>
              <w:t>Supervised learning</w:t>
            </w:r>
          </w:p>
        </w:tc>
        <w:tc>
          <w:tcPr>
            <w:tcW w:w="1492" w:type="dxa"/>
          </w:tcPr>
          <w:p w14:paraId="59543E65" w14:textId="77777777" w:rsidR="00680411" w:rsidRPr="00201A4A" w:rsidRDefault="00680411" w:rsidP="00680411">
            <w:pPr>
              <w:rPr>
                <w:color w:val="000000" w:themeColor="text1"/>
                <w:sz w:val="15"/>
                <w:szCs w:val="15"/>
              </w:rPr>
            </w:pPr>
            <w:r w:rsidRPr="00201A4A">
              <w:rPr>
                <w:color w:val="000000" w:themeColor="text1"/>
                <w:sz w:val="15"/>
                <w:szCs w:val="15"/>
              </w:rPr>
              <w:t>Decision Trees</w:t>
            </w:r>
          </w:p>
          <w:p w14:paraId="6946C2FF" w14:textId="77777777" w:rsidR="00680411" w:rsidRPr="00201A4A" w:rsidRDefault="00680411" w:rsidP="00BF331D">
            <w:pPr>
              <w:jc w:val="both"/>
              <w:rPr>
                <w:color w:val="000000" w:themeColor="text1"/>
                <w:sz w:val="15"/>
                <w:szCs w:val="15"/>
              </w:rPr>
            </w:pPr>
          </w:p>
        </w:tc>
        <w:tc>
          <w:tcPr>
            <w:tcW w:w="2093" w:type="dxa"/>
          </w:tcPr>
          <w:p w14:paraId="19AA5976" w14:textId="435FE750" w:rsidR="00680411" w:rsidRPr="00201A4A" w:rsidRDefault="00680411" w:rsidP="00680411">
            <w:pPr>
              <w:jc w:val="both"/>
              <w:rPr>
                <w:color w:val="000000" w:themeColor="text1"/>
                <w:sz w:val="15"/>
                <w:szCs w:val="15"/>
              </w:rPr>
            </w:pPr>
            <w:r w:rsidRPr="00201A4A">
              <w:rPr>
                <w:color w:val="000000" w:themeColor="text1"/>
                <w:sz w:val="15"/>
                <w:szCs w:val="15"/>
              </w:rPr>
              <w:t xml:space="preserve">Decision trees used to classify features into distinct nodes for classification objectives. Additionally, to </w:t>
            </w:r>
            <w:r w:rsidR="00B60A0E" w:rsidRPr="00201A4A">
              <w:rPr>
                <w:color w:val="000000" w:themeColor="text1"/>
                <w:sz w:val="15"/>
                <w:szCs w:val="15"/>
              </w:rPr>
              <w:t>analyse</w:t>
            </w:r>
            <w:r w:rsidRPr="00201A4A">
              <w:rPr>
                <w:color w:val="000000" w:themeColor="text1"/>
                <w:sz w:val="15"/>
                <w:szCs w:val="15"/>
              </w:rPr>
              <w:t xml:space="preserve"> uncertain decisions (Song, 2015).</w:t>
            </w:r>
          </w:p>
          <w:p w14:paraId="5AB39A49" w14:textId="306BEB86" w:rsidR="00680411" w:rsidRPr="00201A4A" w:rsidRDefault="00680411" w:rsidP="00BF331D">
            <w:pPr>
              <w:jc w:val="both"/>
              <w:rPr>
                <w:color w:val="000000" w:themeColor="text1"/>
                <w:sz w:val="15"/>
                <w:szCs w:val="15"/>
              </w:rPr>
            </w:pPr>
          </w:p>
        </w:tc>
      </w:tr>
      <w:tr w:rsidR="00C21C91" w:rsidRPr="00C21C91" w14:paraId="7479E55B" w14:textId="77777777" w:rsidTr="00680411">
        <w:tc>
          <w:tcPr>
            <w:tcW w:w="1271" w:type="dxa"/>
            <w:vMerge/>
          </w:tcPr>
          <w:p w14:paraId="31179F98" w14:textId="77777777" w:rsidR="00680411" w:rsidRPr="00201A4A" w:rsidRDefault="00680411" w:rsidP="00BF331D">
            <w:pPr>
              <w:jc w:val="both"/>
              <w:rPr>
                <w:color w:val="000000" w:themeColor="text1"/>
                <w:sz w:val="15"/>
                <w:szCs w:val="15"/>
              </w:rPr>
            </w:pPr>
          </w:p>
        </w:tc>
        <w:tc>
          <w:tcPr>
            <w:tcW w:w="1492" w:type="dxa"/>
          </w:tcPr>
          <w:p w14:paraId="0B88CF07" w14:textId="77777777" w:rsidR="00680411" w:rsidRPr="00201A4A" w:rsidRDefault="00680411" w:rsidP="00680411">
            <w:pPr>
              <w:rPr>
                <w:color w:val="000000" w:themeColor="text1"/>
                <w:sz w:val="15"/>
                <w:szCs w:val="15"/>
              </w:rPr>
            </w:pPr>
            <w:r w:rsidRPr="00201A4A">
              <w:rPr>
                <w:color w:val="000000" w:themeColor="text1"/>
                <w:sz w:val="15"/>
                <w:szCs w:val="15"/>
              </w:rPr>
              <w:t>Random Forest</w:t>
            </w:r>
          </w:p>
          <w:p w14:paraId="72525AC4" w14:textId="77777777" w:rsidR="00680411" w:rsidRPr="00201A4A" w:rsidRDefault="00680411" w:rsidP="00BF331D">
            <w:pPr>
              <w:jc w:val="both"/>
              <w:rPr>
                <w:color w:val="000000" w:themeColor="text1"/>
                <w:sz w:val="15"/>
                <w:szCs w:val="15"/>
              </w:rPr>
            </w:pPr>
          </w:p>
        </w:tc>
        <w:tc>
          <w:tcPr>
            <w:tcW w:w="2093" w:type="dxa"/>
          </w:tcPr>
          <w:p w14:paraId="1F9652BE" w14:textId="77777777" w:rsidR="00680411" w:rsidRPr="00201A4A" w:rsidRDefault="00680411" w:rsidP="00680411">
            <w:pPr>
              <w:jc w:val="both"/>
              <w:rPr>
                <w:color w:val="000000" w:themeColor="text1"/>
                <w:sz w:val="15"/>
                <w:szCs w:val="15"/>
              </w:rPr>
            </w:pPr>
            <w:r w:rsidRPr="00201A4A">
              <w:rPr>
                <w:color w:val="000000" w:themeColor="text1"/>
                <w:sz w:val="15"/>
                <w:szCs w:val="15"/>
              </w:rPr>
              <w:t>It implements decision trees on various examples and utilizes the maximum vote for classification (</w:t>
            </w:r>
            <w:proofErr w:type="spellStart"/>
            <w:r w:rsidRPr="00201A4A">
              <w:rPr>
                <w:color w:val="000000" w:themeColor="text1"/>
                <w:sz w:val="15"/>
                <w:szCs w:val="15"/>
              </w:rPr>
              <w:t>Biau</w:t>
            </w:r>
            <w:proofErr w:type="spellEnd"/>
            <w:r w:rsidRPr="00201A4A">
              <w:rPr>
                <w:color w:val="000000" w:themeColor="text1"/>
                <w:sz w:val="15"/>
                <w:szCs w:val="15"/>
              </w:rPr>
              <w:t>, 2016).</w:t>
            </w:r>
          </w:p>
          <w:p w14:paraId="5C70F528" w14:textId="77777777" w:rsidR="00680411" w:rsidRPr="00201A4A" w:rsidRDefault="00680411" w:rsidP="00BF331D">
            <w:pPr>
              <w:jc w:val="both"/>
              <w:rPr>
                <w:color w:val="000000" w:themeColor="text1"/>
                <w:sz w:val="15"/>
                <w:szCs w:val="15"/>
              </w:rPr>
            </w:pPr>
          </w:p>
        </w:tc>
      </w:tr>
      <w:tr w:rsidR="00C21C91" w:rsidRPr="00C21C91" w14:paraId="02B76D15" w14:textId="77777777" w:rsidTr="00680411">
        <w:tc>
          <w:tcPr>
            <w:tcW w:w="1271" w:type="dxa"/>
            <w:vMerge/>
          </w:tcPr>
          <w:p w14:paraId="0360CE7F" w14:textId="77777777" w:rsidR="00680411" w:rsidRPr="00201A4A" w:rsidRDefault="00680411" w:rsidP="00BF331D">
            <w:pPr>
              <w:jc w:val="both"/>
              <w:rPr>
                <w:color w:val="000000" w:themeColor="text1"/>
                <w:sz w:val="15"/>
                <w:szCs w:val="15"/>
              </w:rPr>
            </w:pPr>
          </w:p>
        </w:tc>
        <w:tc>
          <w:tcPr>
            <w:tcW w:w="1492" w:type="dxa"/>
          </w:tcPr>
          <w:p w14:paraId="346A8C11" w14:textId="77777777" w:rsidR="00680411" w:rsidRPr="00201A4A" w:rsidRDefault="00680411" w:rsidP="00680411">
            <w:pPr>
              <w:rPr>
                <w:color w:val="000000" w:themeColor="text1"/>
                <w:sz w:val="15"/>
                <w:szCs w:val="15"/>
              </w:rPr>
            </w:pPr>
            <w:r w:rsidRPr="00201A4A">
              <w:rPr>
                <w:color w:val="000000" w:themeColor="text1"/>
                <w:sz w:val="15"/>
                <w:szCs w:val="15"/>
              </w:rPr>
              <w:t>SVM</w:t>
            </w:r>
          </w:p>
          <w:p w14:paraId="33DE8A1F" w14:textId="77777777" w:rsidR="00680411" w:rsidRPr="00201A4A" w:rsidRDefault="00680411" w:rsidP="00BF331D">
            <w:pPr>
              <w:jc w:val="both"/>
              <w:rPr>
                <w:color w:val="000000" w:themeColor="text1"/>
                <w:sz w:val="15"/>
                <w:szCs w:val="15"/>
              </w:rPr>
            </w:pPr>
          </w:p>
        </w:tc>
        <w:tc>
          <w:tcPr>
            <w:tcW w:w="2093" w:type="dxa"/>
          </w:tcPr>
          <w:p w14:paraId="7B6592A3" w14:textId="4D535C52" w:rsidR="00680411" w:rsidRPr="00201A4A" w:rsidRDefault="00680411" w:rsidP="00BF331D">
            <w:pPr>
              <w:jc w:val="both"/>
              <w:rPr>
                <w:color w:val="000000" w:themeColor="text1"/>
                <w:sz w:val="15"/>
                <w:szCs w:val="15"/>
              </w:rPr>
            </w:pPr>
            <w:r w:rsidRPr="00201A4A">
              <w:rPr>
                <w:color w:val="000000" w:themeColor="text1"/>
                <w:sz w:val="15"/>
                <w:szCs w:val="15"/>
              </w:rPr>
              <w:t>Support vector machine is most effective for classification purposes (</w:t>
            </w:r>
            <w:proofErr w:type="spellStart"/>
            <w:r w:rsidRPr="00201A4A">
              <w:rPr>
                <w:color w:val="000000" w:themeColor="text1"/>
                <w:sz w:val="15"/>
                <w:szCs w:val="15"/>
              </w:rPr>
              <w:t>Shmilovici</w:t>
            </w:r>
            <w:proofErr w:type="spellEnd"/>
            <w:r w:rsidRPr="00201A4A">
              <w:rPr>
                <w:color w:val="000000" w:themeColor="text1"/>
                <w:sz w:val="15"/>
                <w:szCs w:val="15"/>
              </w:rPr>
              <w:t>, 2009) when it is used to calculate margins</w:t>
            </w:r>
          </w:p>
        </w:tc>
      </w:tr>
      <w:tr w:rsidR="00C21C91" w:rsidRPr="00C21C91" w14:paraId="481389A2" w14:textId="77777777" w:rsidTr="00680411">
        <w:tc>
          <w:tcPr>
            <w:tcW w:w="1271" w:type="dxa"/>
            <w:vMerge/>
          </w:tcPr>
          <w:p w14:paraId="51E06777" w14:textId="77777777" w:rsidR="00680411" w:rsidRPr="00201A4A" w:rsidRDefault="00680411" w:rsidP="00BF331D">
            <w:pPr>
              <w:jc w:val="both"/>
              <w:rPr>
                <w:color w:val="000000" w:themeColor="text1"/>
                <w:sz w:val="15"/>
                <w:szCs w:val="15"/>
              </w:rPr>
            </w:pPr>
          </w:p>
        </w:tc>
        <w:tc>
          <w:tcPr>
            <w:tcW w:w="1492" w:type="dxa"/>
          </w:tcPr>
          <w:p w14:paraId="28EE19D9" w14:textId="5507F274" w:rsidR="00680411" w:rsidRPr="00201A4A" w:rsidRDefault="00680411" w:rsidP="00BF331D">
            <w:pPr>
              <w:jc w:val="both"/>
              <w:rPr>
                <w:color w:val="000000" w:themeColor="text1"/>
                <w:sz w:val="15"/>
                <w:szCs w:val="15"/>
              </w:rPr>
            </w:pPr>
            <w:r w:rsidRPr="00201A4A">
              <w:rPr>
                <w:color w:val="000000" w:themeColor="text1"/>
                <w:sz w:val="15"/>
                <w:szCs w:val="15"/>
              </w:rPr>
              <w:t xml:space="preserve">K-nearest </w:t>
            </w:r>
            <w:r w:rsidR="008B4143" w:rsidRPr="00201A4A">
              <w:rPr>
                <w:color w:val="000000" w:themeColor="text1"/>
                <w:sz w:val="15"/>
                <w:szCs w:val="15"/>
              </w:rPr>
              <w:t>neighbour</w:t>
            </w:r>
          </w:p>
        </w:tc>
        <w:tc>
          <w:tcPr>
            <w:tcW w:w="2093" w:type="dxa"/>
          </w:tcPr>
          <w:p w14:paraId="1113ABEA" w14:textId="77777777" w:rsidR="00680411" w:rsidRPr="00201A4A" w:rsidRDefault="00680411" w:rsidP="00680411">
            <w:pPr>
              <w:jc w:val="both"/>
              <w:rPr>
                <w:color w:val="000000" w:themeColor="text1"/>
                <w:sz w:val="15"/>
                <w:szCs w:val="15"/>
              </w:rPr>
            </w:pPr>
            <w:r w:rsidRPr="00201A4A">
              <w:rPr>
                <w:color w:val="000000" w:themeColor="text1"/>
                <w:sz w:val="15"/>
                <w:szCs w:val="15"/>
              </w:rPr>
              <w:t>Generally, the classifier uses the training data. When the classifier is presented with the test data, both are compared. Here, the K most correlated training data are extracted (Kramer, 2013).</w:t>
            </w:r>
          </w:p>
          <w:p w14:paraId="51626D9A" w14:textId="77777777" w:rsidR="00680411" w:rsidRPr="00201A4A" w:rsidRDefault="00680411" w:rsidP="00BF331D">
            <w:pPr>
              <w:jc w:val="both"/>
              <w:rPr>
                <w:color w:val="000000" w:themeColor="text1"/>
                <w:sz w:val="15"/>
                <w:szCs w:val="15"/>
              </w:rPr>
            </w:pPr>
          </w:p>
        </w:tc>
      </w:tr>
      <w:tr w:rsidR="00C21C91" w:rsidRPr="00C21C91" w14:paraId="65002FD1" w14:textId="77777777" w:rsidTr="00680411">
        <w:tc>
          <w:tcPr>
            <w:tcW w:w="1271" w:type="dxa"/>
            <w:vMerge/>
          </w:tcPr>
          <w:p w14:paraId="3093D9C7" w14:textId="77777777" w:rsidR="00680411" w:rsidRPr="00201A4A" w:rsidRDefault="00680411" w:rsidP="00BF331D">
            <w:pPr>
              <w:jc w:val="both"/>
              <w:rPr>
                <w:color w:val="000000" w:themeColor="text1"/>
                <w:sz w:val="15"/>
                <w:szCs w:val="15"/>
              </w:rPr>
            </w:pPr>
          </w:p>
        </w:tc>
        <w:tc>
          <w:tcPr>
            <w:tcW w:w="1492" w:type="dxa"/>
          </w:tcPr>
          <w:p w14:paraId="3D74837F" w14:textId="77777777" w:rsidR="00680411" w:rsidRPr="00201A4A" w:rsidRDefault="00680411" w:rsidP="00680411">
            <w:pPr>
              <w:rPr>
                <w:color w:val="000000" w:themeColor="text1"/>
                <w:sz w:val="15"/>
                <w:szCs w:val="15"/>
              </w:rPr>
            </w:pPr>
            <w:r w:rsidRPr="00201A4A">
              <w:rPr>
                <w:color w:val="000000" w:themeColor="text1"/>
                <w:sz w:val="15"/>
                <w:szCs w:val="15"/>
              </w:rPr>
              <w:t>PCA</w:t>
            </w:r>
          </w:p>
          <w:p w14:paraId="33167D89" w14:textId="77777777" w:rsidR="00680411" w:rsidRPr="00201A4A" w:rsidRDefault="00680411" w:rsidP="00BF331D">
            <w:pPr>
              <w:jc w:val="both"/>
              <w:rPr>
                <w:color w:val="000000" w:themeColor="text1"/>
                <w:sz w:val="15"/>
                <w:szCs w:val="15"/>
              </w:rPr>
            </w:pPr>
          </w:p>
        </w:tc>
        <w:tc>
          <w:tcPr>
            <w:tcW w:w="2093" w:type="dxa"/>
          </w:tcPr>
          <w:p w14:paraId="2FD14157" w14:textId="77777777" w:rsidR="00680411" w:rsidRPr="00201A4A" w:rsidRDefault="00680411" w:rsidP="00680411">
            <w:pPr>
              <w:jc w:val="both"/>
              <w:rPr>
                <w:color w:val="000000" w:themeColor="text1"/>
                <w:sz w:val="15"/>
                <w:szCs w:val="15"/>
              </w:rPr>
            </w:pPr>
            <w:r w:rsidRPr="00201A4A">
              <w:rPr>
                <w:color w:val="000000" w:themeColor="text1"/>
                <w:sz w:val="15"/>
                <w:szCs w:val="15"/>
              </w:rPr>
              <w:t>Principal component analysis (PCA) can make calculations faster and simpler by reducing the dimension of the data (Abdi, 2010).</w:t>
            </w:r>
          </w:p>
          <w:p w14:paraId="00DACD3C" w14:textId="77777777" w:rsidR="00680411" w:rsidRPr="00201A4A" w:rsidRDefault="00680411" w:rsidP="00BF331D">
            <w:pPr>
              <w:jc w:val="both"/>
              <w:rPr>
                <w:color w:val="000000" w:themeColor="text1"/>
                <w:sz w:val="15"/>
                <w:szCs w:val="15"/>
              </w:rPr>
            </w:pPr>
          </w:p>
        </w:tc>
      </w:tr>
      <w:tr w:rsidR="00C21C91" w:rsidRPr="00C21C91" w14:paraId="74CC866C" w14:textId="77777777" w:rsidTr="00680411">
        <w:tc>
          <w:tcPr>
            <w:tcW w:w="1271" w:type="dxa"/>
            <w:vMerge w:val="restart"/>
          </w:tcPr>
          <w:p w14:paraId="5E19250E" w14:textId="77777777" w:rsidR="00680411" w:rsidRPr="00201A4A" w:rsidRDefault="00680411" w:rsidP="00680411">
            <w:pPr>
              <w:jc w:val="both"/>
              <w:rPr>
                <w:b/>
                <w:bCs/>
                <w:color w:val="000000" w:themeColor="text1"/>
                <w:sz w:val="15"/>
                <w:szCs w:val="15"/>
              </w:rPr>
            </w:pPr>
          </w:p>
          <w:p w14:paraId="53374788" w14:textId="05AF5FCF" w:rsidR="00680411" w:rsidRPr="00201A4A" w:rsidRDefault="00680411" w:rsidP="00680411">
            <w:pPr>
              <w:jc w:val="both"/>
              <w:rPr>
                <w:color w:val="000000" w:themeColor="text1"/>
                <w:sz w:val="15"/>
                <w:szCs w:val="15"/>
              </w:rPr>
            </w:pPr>
            <w:r w:rsidRPr="00201A4A">
              <w:rPr>
                <w:b/>
                <w:bCs/>
                <w:color w:val="000000" w:themeColor="text1"/>
                <w:sz w:val="15"/>
                <w:szCs w:val="15"/>
              </w:rPr>
              <w:t>Unsupervised learning</w:t>
            </w:r>
          </w:p>
        </w:tc>
        <w:tc>
          <w:tcPr>
            <w:tcW w:w="1492" w:type="dxa"/>
          </w:tcPr>
          <w:p w14:paraId="0AC01336" w14:textId="22F46CE6" w:rsidR="00680411" w:rsidRPr="00201A4A" w:rsidRDefault="00680411" w:rsidP="00BF331D">
            <w:pPr>
              <w:jc w:val="both"/>
              <w:rPr>
                <w:color w:val="000000" w:themeColor="text1"/>
                <w:sz w:val="15"/>
                <w:szCs w:val="15"/>
              </w:rPr>
            </w:pPr>
            <w:r w:rsidRPr="00201A4A">
              <w:rPr>
                <w:color w:val="000000" w:themeColor="text1"/>
                <w:sz w:val="15"/>
                <w:szCs w:val="15"/>
              </w:rPr>
              <w:t>K-means clustering</w:t>
            </w:r>
          </w:p>
        </w:tc>
        <w:tc>
          <w:tcPr>
            <w:tcW w:w="2093" w:type="dxa"/>
          </w:tcPr>
          <w:p w14:paraId="05ADBA30" w14:textId="52145E95" w:rsidR="00680411" w:rsidRPr="00201A4A" w:rsidRDefault="00680411" w:rsidP="00BF331D">
            <w:pPr>
              <w:jc w:val="both"/>
              <w:rPr>
                <w:color w:val="000000" w:themeColor="text1"/>
                <w:sz w:val="15"/>
                <w:szCs w:val="15"/>
              </w:rPr>
            </w:pPr>
            <w:r w:rsidRPr="00201A4A">
              <w:rPr>
                <w:color w:val="000000" w:themeColor="text1"/>
                <w:sz w:val="15"/>
                <w:szCs w:val="15"/>
              </w:rPr>
              <w:t>K-means clustering is used to discover data object groupings within a dataset (Likas, 2003)</w:t>
            </w:r>
          </w:p>
        </w:tc>
      </w:tr>
      <w:tr w:rsidR="00C21C91" w:rsidRPr="00C21C91" w14:paraId="4BAE1902" w14:textId="77777777" w:rsidTr="00680411">
        <w:tc>
          <w:tcPr>
            <w:tcW w:w="1271" w:type="dxa"/>
            <w:vMerge/>
          </w:tcPr>
          <w:p w14:paraId="654DC5E8" w14:textId="77777777" w:rsidR="00680411" w:rsidRPr="00201A4A" w:rsidRDefault="00680411" w:rsidP="00BF331D">
            <w:pPr>
              <w:jc w:val="both"/>
              <w:rPr>
                <w:color w:val="000000" w:themeColor="text1"/>
                <w:sz w:val="15"/>
                <w:szCs w:val="15"/>
              </w:rPr>
            </w:pPr>
          </w:p>
        </w:tc>
        <w:tc>
          <w:tcPr>
            <w:tcW w:w="1492" w:type="dxa"/>
          </w:tcPr>
          <w:p w14:paraId="6F1258F7" w14:textId="49C22EAF" w:rsidR="00680411" w:rsidRPr="00201A4A" w:rsidRDefault="00680411" w:rsidP="00680411">
            <w:pPr>
              <w:rPr>
                <w:color w:val="000000" w:themeColor="text1"/>
                <w:sz w:val="15"/>
                <w:szCs w:val="15"/>
              </w:rPr>
            </w:pPr>
            <w:r w:rsidRPr="00201A4A">
              <w:rPr>
                <w:color w:val="000000" w:themeColor="text1"/>
                <w:sz w:val="15"/>
                <w:szCs w:val="15"/>
              </w:rPr>
              <w:t>Boosting</w:t>
            </w:r>
          </w:p>
          <w:p w14:paraId="73AE4C0A" w14:textId="77777777" w:rsidR="00680411" w:rsidRPr="00201A4A" w:rsidRDefault="00680411" w:rsidP="00BF331D">
            <w:pPr>
              <w:jc w:val="both"/>
              <w:rPr>
                <w:color w:val="000000" w:themeColor="text1"/>
                <w:sz w:val="15"/>
                <w:szCs w:val="15"/>
              </w:rPr>
            </w:pPr>
          </w:p>
        </w:tc>
        <w:tc>
          <w:tcPr>
            <w:tcW w:w="2093" w:type="dxa"/>
          </w:tcPr>
          <w:p w14:paraId="646320BC" w14:textId="77777777"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p w14:paraId="00A81805" w14:textId="77777777" w:rsidR="00680411" w:rsidRPr="00201A4A" w:rsidRDefault="00680411" w:rsidP="00BF331D">
            <w:pPr>
              <w:jc w:val="both"/>
              <w:rPr>
                <w:color w:val="000000" w:themeColor="text1"/>
                <w:sz w:val="15"/>
                <w:szCs w:val="15"/>
              </w:rPr>
            </w:pPr>
          </w:p>
        </w:tc>
      </w:tr>
      <w:tr w:rsidR="00C21C91" w:rsidRPr="00C21C91" w14:paraId="22AA612B" w14:textId="77777777" w:rsidTr="00680411">
        <w:tc>
          <w:tcPr>
            <w:tcW w:w="1271" w:type="dxa"/>
            <w:vMerge w:val="restart"/>
          </w:tcPr>
          <w:p w14:paraId="0C76EBEA" w14:textId="77777777" w:rsidR="00680411" w:rsidRPr="00201A4A" w:rsidRDefault="00680411" w:rsidP="00680411">
            <w:pPr>
              <w:rPr>
                <w:b/>
                <w:bCs/>
                <w:color w:val="000000" w:themeColor="text1"/>
                <w:sz w:val="15"/>
                <w:szCs w:val="15"/>
              </w:rPr>
            </w:pPr>
          </w:p>
          <w:p w14:paraId="517E4334" w14:textId="4945395D" w:rsidR="00680411" w:rsidRPr="00201A4A" w:rsidRDefault="00680411" w:rsidP="00680411">
            <w:pPr>
              <w:jc w:val="both"/>
              <w:rPr>
                <w:color w:val="000000" w:themeColor="text1"/>
                <w:sz w:val="15"/>
                <w:szCs w:val="15"/>
              </w:rPr>
            </w:pPr>
            <w:r w:rsidRPr="00201A4A">
              <w:rPr>
                <w:b/>
                <w:bCs/>
                <w:color w:val="000000" w:themeColor="text1"/>
                <w:sz w:val="15"/>
                <w:szCs w:val="15"/>
              </w:rPr>
              <w:t>Ensemble learning</w:t>
            </w:r>
          </w:p>
        </w:tc>
        <w:tc>
          <w:tcPr>
            <w:tcW w:w="1492" w:type="dxa"/>
          </w:tcPr>
          <w:p w14:paraId="06574335" w14:textId="77777777" w:rsidR="00680411" w:rsidRPr="00201A4A" w:rsidRDefault="00680411" w:rsidP="00680411">
            <w:pPr>
              <w:rPr>
                <w:color w:val="000000" w:themeColor="text1"/>
                <w:sz w:val="15"/>
                <w:szCs w:val="15"/>
              </w:rPr>
            </w:pPr>
            <w:r w:rsidRPr="00201A4A">
              <w:rPr>
                <w:color w:val="000000" w:themeColor="text1"/>
                <w:sz w:val="15"/>
                <w:szCs w:val="15"/>
              </w:rPr>
              <w:t>Boosting</w:t>
            </w:r>
          </w:p>
          <w:p w14:paraId="73E502FF" w14:textId="77777777" w:rsidR="00680411" w:rsidRPr="00201A4A" w:rsidRDefault="00680411" w:rsidP="00680411">
            <w:pPr>
              <w:rPr>
                <w:color w:val="000000" w:themeColor="text1"/>
                <w:sz w:val="15"/>
                <w:szCs w:val="15"/>
              </w:rPr>
            </w:pPr>
          </w:p>
        </w:tc>
        <w:tc>
          <w:tcPr>
            <w:tcW w:w="2093" w:type="dxa"/>
          </w:tcPr>
          <w:p w14:paraId="33B0DA10" w14:textId="7853CD50" w:rsidR="00680411" w:rsidRPr="00201A4A" w:rsidRDefault="00680411" w:rsidP="00680411">
            <w:pPr>
              <w:jc w:val="both"/>
              <w:rPr>
                <w:color w:val="000000" w:themeColor="text1"/>
                <w:sz w:val="15"/>
                <w:szCs w:val="15"/>
              </w:rPr>
            </w:pPr>
            <w:r w:rsidRPr="00201A4A">
              <w:rPr>
                <w:color w:val="000000" w:themeColor="text1"/>
                <w:sz w:val="15"/>
                <w:szCs w:val="15"/>
              </w:rPr>
              <w:t>Boosting utilizes two types of variables including weak and strong learners. By combining weak learners and transforming them into strong classifiers, the method attempts to reduce bias and variations (Zhou, 2009)</w:t>
            </w:r>
          </w:p>
        </w:tc>
      </w:tr>
      <w:tr w:rsidR="00C21C91" w:rsidRPr="00C21C91" w14:paraId="62A92556" w14:textId="77777777" w:rsidTr="00680411">
        <w:tc>
          <w:tcPr>
            <w:tcW w:w="1271" w:type="dxa"/>
            <w:vMerge/>
          </w:tcPr>
          <w:p w14:paraId="7F5F13BA" w14:textId="77777777" w:rsidR="00680411" w:rsidRPr="00201A4A" w:rsidRDefault="00680411" w:rsidP="00BF331D">
            <w:pPr>
              <w:jc w:val="both"/>
              <w:rPr>
                <w:color w:val="000000" w:themeColor="text1"/>
                <w:sz w:val="15"/>
                <w:szCs w:val="15"/>
              </w:rPr>
            </w:pPr>
          </w:p>
        </w:tc>
        <w:tc>
          <w:tcPr>
            <w:tcW w:w="1492" w:type="dxa"/>
          </w:tcPr>
          <w:p w14:paraId="7D84BB15" w14:textId="3DDD9725" w:rsidR="00680411" w:rsidRPr="00201A4A" w:rsidRDefault="00680411" w:rsidP="00680411">
            <w:pPr>
              <w:rPr>
                <w:color w:val="000000" w:themeColor="text1"/>
                <w:sz w:val="15"/>
                <w:szCs w:val="15"/>
              </w:rPr>
            </w:pPr>
            <w:r w:rsidRPr="00201A4A">
              <w:rPr>
                <w:color w:val="000000" w:themeColor="text1"/>
                <w:sz w:val="15"/>
                <w:szCs w:val="15"/>
              </w:rPr>
              <w:t>Bagging</w:t>
            </w:r>
          </w:p>
        </w:tc>
        <w:tc>
          <w:tcPr>
            <w:tcW w:w="2093" w:type="dxa"/>
          </w:tcPr>
          <w:p w14:paraId="6809FFD9" w14:textId="6A378DD4" w:rsidR="00680411" w:rsidRPr="00201A4A" w:rsidRDefault="00680411" w:rsidP="00680411">
            <w:pPr>
              <w:jc w:val="both"/>
              <w:rPr>
                <w:color w:val="000000" w:themeColor="text1"/>
                <w:sz w:val="15"/>
                <w:szCs w:val="15"/>
              </w:rPr>
            </w:pPr>
            <w:r w:rsidRPr="00201A4A">
              <w:rPr>
                <w:color w:val="000000" w:themeColor="text1"/>
                <w:sz w:val="15"/>
                <w:szCs w:val="15"/>
              </w:rPr>
              <w:t>Bagging is another technique that can be used to reduce variations and improve the precision and consistency of ML (</w:t>
            </w:r>
            <w:proofErr w:type="spellStart"/>
            <w:r w:rsidRPr="00201A4A">
              <w:rPr>
                <w:color w:val="000000" w:themeColor="text1"/>
                <w:sz w:val="15"/>
                <w:szCs w:val="15"/>
              </w:rPr>
              <w:t>Lemmens</w:t>
            </w:r>
            <w:proofErr w:type="spellEnd"/>
            <w:r w:rsidRPr="00201A4A">
              <w:rPr>
                <w:color w:val="000000" w:themeColor="text1"/>
                <w:sz w:val="15"/>
                <w:szCs w:val="15"/>
              </w:rPr>
              <w:t>, 2006).</w:t>
            </w:r>
          </w:p>
        </w:tc>
      </w:tr>
    </w:tbl>
    <w:p w14:paraId="4CAD86B7" w14:textId="77777777" w:rsidR="003C41FA" w:rsidRPr="00C21C91" w:rsidRDefault="003C41FA" w:rsidP="00A66829">
      <w:pPr>
        <w:jc w:val="both"/>
        <w:rPr>
          <w:color w:val="000000" w:themeColor="text1"/>
        </w:rPr>
      </w:pPr>
    </w:p>
    <w:p w14:paraId="13835BE7" w14:textId="77777777" w:rsidR="00A66829" w:rsidRPr="00C21C91" w:rsidRDefault="00A66829" w:rsidP="00A66829">
      <w:pPr>
        <w:jc w:val="both"/>
        <w:rPr>
          <w:color w:val="000000" w:themeColor="text1"/>
        </w:rPr>
      </w:pPr>
    </w:p>
    <w:p w14:paraId="6D45665C" w14:textId="77777777" w:rsidR="00964168" w:rsidRDefault="00964168" w:rsidP="00E8678A">
      <w:pPr>
        <w:pStyle w:val="Heading2"/>
        <w:rPr>
          <w:color w:val="000000" w:themeColor="text1"/>
        </w:rPr>
        <w:sectPr w:rsidR="00964168" w:rsidSect="00C21C91">
          <w:type w:val="continuous"/>
          <w:pgSz w:w="11906" w:h="16838" w:code="9"/>
          <w:pgMar w:top="1080" w:right="907" w:bottom="1440" w:left="907" w:header="720" w:footer="720" w:gutter="0"/>
          <w:cols w:num="2" w:space="360"/>
          <w:docGrid w:linePitch="360"/>
        </w:sectPr>
      </w:pPr>
    </w:p>
    <w:p w14:paraId="493BB9BA" w14:textId="77777777" w:rsidR="00223B15" w:rsidRPr="00223B15" w:rsidRDefault="00223B15" w:rsidP="00223B15">
      <w:pPr>
        <w:pStyle w:val="Heading2"/>
        <w:numPr>
          <w:ilvl w:val="0"/>
          <w:numId w:val="0"/>
        </w:numPr>
        <w:ind w:left="288"/>
        <w:rPr>
          <w:color w:val="000000" w:themeColor="text1"/>
        </w:rPr>
      </w:pPr>
    </w:p>
    <w:p w14:paraId="21B2804E" w14:textId="2F8563AD" w:rsidR="00E8678A" w:rsidRDefault="00223B15" w:rsidP="00E8678A">
      <w:pPr>
        <w:pStyle w:val="Heading2"/>
        <w:rPr>
          <w:color w:val="000000" w:themeColor="text1"/>
        </w:rPr>
      </w:pPr>
      <w:r>
        <w:rPr>
          <w:color w:val="000000" w:themeColor="text1"/>
        </w:rPr>
        <w:t>Software and Cloud Strategies</w:t>
      </w:r>
    </w:p>
    <w:p w14:paraId="2B4DAE67" w14:textId="77777777" w:rsidR="00114710" w:rsidRPr="00114710" w:rsidRDefault="00114710" w:rsidP="00114710"/>
    <w:p w14:paraId="20EEC6A1" w14:textId="04EE766F" w:rsidR="00B80B04" w:rsidRPr="00B80B04" w:rsidRDefault="00B80B04" w:rsidP="00B80B04">
      <w:pPr>
        <w:jc w:val="both"/>
      </w:pPr>
      <w:r w:rsidRPr="00B80B04">
        <w:t>Docker and Kubernetes have changed DevOps and cloud deployment as both are today's most used container orchestration tools</w:t>
      </w:r>
      <w:r>
        <w:t xml:space="preserve">. </w:t>
      </w:r>
      <w:r w:rsidRPr="00B80B04">
        <w:t xml:space="preserve">Managing an increase in the need for scalability and self-healing of the network and virtual instances is always difficult. Because microservices operating on containers cannot interact with one another, </w:t>
      </w:r>
      <w:r w:rsidRPr="00B80B04">
        <w:t xml:space="preserve">container management is always a challenge for any organisation.  Kubernetes is only a container management platform. These containers may be Docker containers or other container types. Kubernetes orchestrates, administers, and establishes a communication channel amongst these containers. Kubernetes include container deployment, scaling and descaling of containers, and container load balancing. Kubernetes is a framework for managing containerized services, as well as for automating the deployment, scaling, and orchestration of containerized applications. Kubernetes </w:t>
      </w:r>
      <w:r w:rsidRPr="00B80B04">
        <w:lastRenderedPageBreak/>
        <w:t>is all about managing many containers in pods. If the container can execute the programme, then Kubernetes can run the application as well.</w:t>
      </w:r>
    </w:p>
    <w:p w14:paraId="1E11265F" w14:textId="12F9CE1A" w:rsidR="00223B15" w:rsidRDefault="00223B15" w:rsidP="00223B15"/>
    <w:p w14:paraId="146468C8" w14:textId="77777777" w:rsidR="00223B15" w:rsidRPr="00223B15" w:rsidRDefault="00223B15" w:rsidP="00223B15"/>
    <w:p w14:paraId="1A4F3394" w14:textId="0E88DCC5" w:rsidR="00EF2988" w:rsidRPr="00C21C91" w:rsidRDefault="00EF2988" w:rsidP="0077205E">
      <w:pPr>
        <w:pStyle w:val="Heading1"/>
        <w:rPr>
          <w:color w:val="000000" w:themeColor="text1"/>
        </w:rPr>
      </w:pPr>
      <w:r w:rsidRPr="00C21C91">
        <w:rPr>
          <w:color w:val="000000" w:themeColor="text1"/>
        </w:rPr>
        <w:t>Methodology</w:t>
      </w:r>
    </w:p>
    <w:p w14:paraId="2038A154" w14:textId="49F54F65" w:rsidR="00964168" w:rsidRDefault="0021770A" w:rsidP="00224CFA">
      <w:pPr>
        <w:pStyle w:val="BodyText"/>
        <w:rPr>
          <w:color w:val="000000" w:themeColor="text1"/>
          <w:lang w:val="en-US"/>
        </w:rPr>
      </w:pPr>
      <w:r>
        <w:rPr>
          <w:noProof/>
          <w:color w:val="000000" w:themeColor="text1"/>
        </w:rPr>
        <w:drawing>
          <wp:anchor distT="0" distB="0" distL="114300" distR="114300" simplePos="0" relativeHeight="251678720" behindDoc="0" locked="0" layoutInCell="1" allowOverlap="1" wp14:anchorId="6F2942EB" wp14:editId="5B36D12A">
            <wp:simplePos x="0" y="0"/>
            <wp:positionH relativeFrom="margin">
              <wp:posOffset>3677920</wp:posOffset>
            </wp:positionH>
            <wp:positionV relativeFrom="margin">
              <wp:posOffset>1181531</wp:posOffset>
            </wp:positionV>
            <wp:extent cx="2395220" cy="2239010"/>
            <wp:effectExtent l="0" t="0" r="508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395220" cy="2239010"/>
                    </a:xfrm>
                    <a:prstGeom prst="rect">
                      <a:avLst/>
                    </a:prstGeom>
                  </pic:spPr>
                </pic:pic>
              </a:graphicData>
            </a:graphic>
            <wp14:sizeRelH relativeFrom="margin">
              <wp14:pctWidth>0</wp14:pctWidth>
            </wp14:sizeRelH>
            <wp14:sizeRelV relativeFrom="margin">
              <wp14:pctHeight>0</wp14:pctHeight>
            </wp14:sizeRelV>
          </wp:anchor>
        </w:drawing>
      </w:r>
      <w:r w:rsidR="00EF2988" w:rsidRPr="00C21C91">
        <w:rPr>
          <w:color w:val="000000" w:themeColor="text1"/>
        </w:rPr>
        <w:t>This study investigates whether ML-based predicting algorithms generate more reliable predictions of client demand in a distribution network, as observed by the producer. In short, researchers want to determine whether ML generally outperforms conventional forecasting methodologies</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Grossman","given":"Irina","non-dropping-particle":"","parse-names":false,"suffix":""},{"dropping-particle":"","family":"Bandara","given":"Kasun","non-dropping-particle":"","parse-names":false,"suffix":""},{"dropping-particle":"","family":"Wilson","given":"Tom","non-dropping-particle":"","parse-names":false,"suffix":""},{"dropping-particle":"","family":"Kirley","given":"Michael","non-dropping-particle":"","parse-names":false,"suffix":""}],"container-title":"Computers, Environment and Urban Systems","id":"ITEM-1","issued":{"date-parts":[["2022"]]},"page":"101806","publisher":"Elsevier","title":"Can machine learning improve small area population forecasts? A forecast combination approach","type":"article-journal","volume":"95"},"uris":["http://www.mendeley.com/documents/?uuid=ae929d73-b566-4f69-ba7a-69ed5159b253"]}],"mendeley":{"formattedCitation":"(Grossman &lt;i&gt;et al.&lt;/i&gt;, 2022)","plainTextFormattedCitation":"(Grossman et al., 2022)","previouslyFormattedCitation":"(Grossman &lt;i&gt;et al.&lt;/i&gt;, 2022)"},"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 xml:space="preserve">(Grossman </w:t>
      </w:r>
      <w:r w:rsidR="00EF2988" w:rsidRPr="00C21C91">
        <w:rPr>
          <w:i/>
          <w:noProof/>
          <w:color w:val="000000" w:themeColor="text1"/>
        </w:rPr>
        <w:t>et al.</w:t>
      </w:r>
      <w:r w:rsidR="00EF2988" w:rsidRPr="00C21C91">
        <w:rPr>
          <w:noProof/>
          <w:color w:val="000000" w:themeColor="text1"/>
        </w:rPr>
        <w:t>, 2022)</w:t>
      </w:r>
      <w:r w:rsidR="00EF2988" w:rsidRPr="00C21C91">
        <w:rPr>
          <w:color w:val="000000" w:themeColor="text1"/>
        </w:rPr>
        <w:fldChar w:fldCharType="end"/>
      </w:r>
      <w:r w:rsidR="00EF2988" w:rsidRPr="00C21C91">
        <w:rPr>
          <w:color w:val="000000" w:themeColor="text1"/>
        </w:rPr>
        <w:t>. To assess the performance of machine learning and classical predictive modelling in a dynamic supply chain setting, researchers conducted a series of experiments</w:t>
      </w:r>
      <w:r w:rsidR="00EF2988" w:rsidRPr="00C21C91">
        <w:rPr>
          <w:color w:val="000000" w:themeColor="text1"/>
          <w:lang w:val="en-US"/>
        </w:rPr>
        <w:t xml:space="preserve"> </w:t>
      </w:r>
      <w:r w:rsidR="00EF2988" w:rsidRPr="00C21C91">
        <w:rPr>
          <w:color w:val="000000" w:themeColor="text1"/>
          <w:lang w:val="en-US"/>
        </w:rPr>
        <w:fldChar w:fldCharType="begin" w:fldLock="1"/>
      </w:r>
      <w:r w:rsidR="00EF2988" w:rsidRPr="00C21C91">
        <w:rPr>
          <w:color w:val="000000" w:themeColor="text1"/>
          <w:lang w:val="en-US"/>
        </w:rPr>
        <w:instrText>ADDIN CSL_CITATION {"citationItems":[{"id":"ITEM-1","itemData":{"author":[{"dropping-particle":"","family":"Papacharalampous","given":"Georgia","non-dropping-particle":"","parse-names":false,"suffix":""},{"dropping-particle":"","family":"Tyralis","given":"Hristos","non-dropping-particle":"","parse-names":false,"suffix":""},{"dropping-particle":"","family":"Pechlivanidis","given":"Ilias G","non-dropping-particle":"","parse-names":false,"suffix":""},{"dropping-particle":"","family":"Grimaldi","given":"Salvatore","non-dropping-particle":"","parse-names":false,"suffix":""},{"dropping-particle":"","family":"Volpi","given":"Elena","non-dropping-particle":"","parse-names":false,"suffix":""}],"container-title":"Geoscience Frontiers","id":"ITEM-1","issue":"3","issued":{"date-parts":[["2022"]]},"page":"101349","publisher":"Elsevier","title":"Massive feature extraction for explaining and foretelling hydroclimatic time series forecastability at the global scale","type":"article-journal","volume":"13"},"uris":["http://www.mendeley.com/documents/?uuid=716b6bc1-32be-40b9-8381-ffe89ac06c95"]}],"mendeley":{"formattedCitation":"(Papacharalampous &lt;i&gt;et al.&lt;/i&gt;, 2022)","plainTextFormattedCitation":"(Papacharalampous et al., 2022)","previouslyFormattedCitation":"(Papacharalampous &lt;i&gt;et al.&lt;/i&gt;, 2022)"},"properties":{"noteIndex":0},"schema":"https://github.com/citation-style-language/schema/raw/master/csl-citation.json"}</w:instrText>
      </w:r>
      <w:r w:rsidR="00EF2988" w:rsidRPr="00C21C91">
        <w:rPr>
          <w:color w:val="000000" w:themeColor="text1"/>
          <w:lang w:val="en-US"/>
        </w:rPr>
        <w:fldChar w:fldCharType="separate"/>
      </w:r>
      <w:r w:rsidR="00EF2988" w:rsidRPr="00C21C91">
        <w:rPr>
          <w:noProof/>
          <w:color w:val="000000" w:themeColor="text1"/>
          <w:lang w:val="en-US"/>
        </w:rPr>
        <w:t xml:space="preserve">(Papacharalampous </w:t>
      </w:r>
      <w:r w:rsidR="00EF2988" w:rsidRPr="00C21C91">
        <w:rPr>
          <w:i/>
          <w:noProof/>
          <w:color w:val="000000" w:themeColor="text1"/>
          <w:lang w:val="en-US"/>
        </w:rPr>
        <w:t>et al.</w:t>
      </w:r>
      <w:r w:rsidR="00EF2988" w:rsidRPr="00C21C91">
        <w:rPr>
          <w:noProof/>
          <w:color w:val="000000" w:themeColor="text1"/>
          <w:lang w:val="en-US"/>
        </w:rPr>
        <w:t>, 2022)</w:t>
      </w:r>
      <w:r w:rsidR="00EF2988" w:rsidRPr="00C21C91">
        <w:rPr>
          <w:color w:val="000000" w:themeColor="text1"/>
          <w:lang w:val="en-US"/>
        </w:rPr>
        <w:fldChar w:fldCharType="end"/>
      </w:r>
      <w:r w:rsidR="00EF2988" w:rsidRPr="00C21C91">
        <w:rPr>
          <w:color w:val="000000" w:themeColor="text1"/>
        </w:rPr>
        <w:t xml:space="preserve">. Our investigation used exponential moving, trend, single exponential, and numerous linear regression to </w:t>
      </w:r>
      <w:r w:rsidR="00EF2988" w:rsidRPr="00C21C91">
        <w:rPr>
          <w:color w:val="000000" w:themeColor="text1"/>
        </w:rPr>
        <w:t>symbolize classic predictive methodologies. Furthermore, predicated on the M3 competition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Hibon","given":"Michele","non-dropping-particle":"","parse-names":false,"suffix":""}],"container-title":"International journal of forecasting","id":"ITEM-1","issue":"4","issued":{"date-parts":[["2000"]]},"page":"451-476","publisher":"Elsevier","title":"The M3-Competition: results, conclusions and implications","type":"article-journal","volume":"16"},"uris":["http://www.mendeley.com/documents/?uuid=7dc14c03-db4f-4d7c-a24e-e52e015cc630"]}],"mendeley":{"formattedCitation":"(Makridakis and Hibon, 2000)","plainTextFormattedCitation":"(Makridakis and Hibon, 2000)","previouslyFormattedCitation":"(Makridakis and Hibon, 200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and Hibon, 2000)</w:t>
      </w:r>
      <w:r w:rsidR="00EF2988" w:rsidRPr="00C21C91">
        <w:rPr>
          <w:color w:val="000000" w:themeColor="text1"/>
        </w:rPr>
        <w:fldChar w:fldCharType="end"/>
      </w:r>
      <w:r w:rsidR="00EF2988" w:rsidRPr="00C21C91">
        <w:rPr>
          <w:color w:val="000000" w:themeColor="text1"/>
        </w:rPr>
        <w:t xml:space="preserve">, researchers incorporated the Theta approach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Makridakis","given":"Spyros","non-dropping-particle":"","parse-names":false,"suffix":""},{"dropping-particle":"","family":"Spiliotis","given":"Evangelos","non-dropping-particle":"","parse-names":false,"suffix":""},{"dropping-particle":"","family":"Assimakopoulos","given":"Vassilios","non-dropping-particle":"","parse-names":false,"suffix":""}],"container-title":"International Journal of Forecasting","id":"ITEM-1","issue":"1","issued":{"date-parts":[["2020"]]},"page":"54-74","publisher":"Elsevier","title":"The M4 Competition: 100,000 time series and 61 forecasting methods","type":"article-journal","volume":"36"},"uris":["http://www.mendeley.com/documents/?uuid=8e4bbd44-2426-41a3-9ba7-da81aa4204ce"]}],"mendeley":{"formattedCitation":"(Makridakis, Spiliotis and Assimakopoulos, 2020)","plainTextFormattedCitation":"(Makridakis, Spiliotis and Assimakopoulos, 2020)","previouslyFormattedCitation":"(Makridakis, Spiliotis and Assimakopoulos, 2020)"},"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Makridakis, Spiliotis and Assimakopoulos, 2020)</w:t>
      </w:r>
      <w:r w:rsidR="00EF2988" w:rsidRPr="00C21C91">
        <w:rPr>
          <w:color w:val="000000" w:themeColor="text1"/>
        </w:rPr>
        <w:fldChar w:fldCharType="end"/>
      </w:r>
      <w:r w:rsidR="00EF2988" w:rsidRPr="00C21C91">
        <w:rPr>
          <w:color w:val="000000" w:themeColor="text1"/>
        </w:rPr>
        <w:t xml:space="preserve">, demonstrating excellent outcomes. For completeness, we would include the often employed, traditional ARMA, also known as the Simulation box </w:t>
      </w:r>
      <w:r w:rsidR="00EF2988" w:rsidRPr="00C21C91">
        <w:rPr>
          <w:color w:val="000000" w:themeColor="text1"/>
        </w:rPr>
        <w:fldChar w:fldCharType="begin" w:fldLock="1"/>
      </w:r>
      <w:r w:rsidR="00EF2988" w:rsidRPr="00C21C91">
        <w:rPr>
          <w:color w:val="000000" w:themeColor="text1"/>
        </w:rPr>
        <w:instrText>ADDIN CSL_CITATION {"citationItems":[{"id":"ITEM-1","itemData":{"author":[{"dropping-particle":"","family":"Lara-Ben\\'\\itez","given":"Pedro","non-dropping-particle":"","parse-names":false,"suffix":""},{"dropping-particle":"","family":"Carranza-Garc\\'\\ia","given":"Manuel","non-dropping-particle":"","parse-names":false,"suffix":""},{"dropping-particle":"","family":"Riquelme","given":"José C","non-dropping-particle":"","parse-names":false,"suffix":""}],"container-title":"International Journal of Neural Systems","id":"ITEM-1","issue":"03","issued":{"date-parts":[["2021"]]},"page":"2130001","publisher":"World Scientific","title":"An experimental review on deep learning architectures for time series forecasting","type":"article-journal","volume":"31"},"uris":["http://www.mendeley.com/documents/?uuid=84f86971-6f47-4aa4-9677-dbc86f76ab10"]}],"mendeley":{"formattedCitation":"(Lara-Ben\\’\\itez, Carranza-Garc\\’\\ia and Riquelme, 2021)","plainTextFormattedCitation":"(Lara-Ben\\’\\itez, Carranza-Garc\\’\\ia and Riquelme, 2021)","previouslyFormattedCitation":"(Lara-Ben\\’\\itez, Carranza-Garc\\’\\ia and Riquelme, 2021)"},"properties":{"noteIndex":0},"schema":"https://github.com/citation-style-language/schema/raw/master/csl-citation.json"}</w:instrText>
      </w:r>
      <w:r w:rsidR="00EF2988" w:rsidRPr="00C21C91">
        <w:rPr>
          <w:color w:val="000000" w:themeColor="text1"/>
        </w:rPr>
        <w:fldChar w:fldCharType="separate"/>
      </w:r>
      <w:r w:rsidR="00EF2988" w:rsidRPr="00C21C91">
        <w:rPr>
          <w:noProof/>
          <w:color w:val="000000" w:themeColor="text1"/>
        </w:rPr>
        <w:t>(Lara-Ben\’\itez, Carranza-Garc\’\ia and Riquelme, 2021)</w:t>
      </w:r>
      <w:r w:rsidR="00EF2988" w:rsidRPr="00C21C91">
        <w:rPr>
          <w:color w:val="000000" w:themeColor="text1"/>
        </w:rPr>
        <w:fldChar w:fldCharType="end"/>
      </w:r>
      <w:r w:rsidR="003860B6">
        <w:rPr>
          <w:color w:val="000000" w:themeColor="text1"/>
          <w:lang w:val="en-US"/>
        </w:rPr>
        <w:t xml:space="preserve"> </w:t>
      </w:r>
    </w:p>
    <w:p w14:paraId="373BB15A" w14:textId="3DD61708" w:rsidR="00127C75" w:rsidRDefault="00127C75" w:rsidP="00224CFA">
      <w:pPr>
        <w:pStyle w:val="BodyText"/>
        <w:rPr>
          <w:color w:val="000000" w:themeColor="text1"/>
          <w:lang w:val="en-US"/>
        </w:rPr>
        <w:sectPr w:rsidR="00127C75" w:rsidSect="00C24384">
          <w:type w:val="continuous"/>
          <w:pgSz w:w="11906" w:h="16838" w:code="9"/>
          <w:pgMar w:top="1080" w:right="907" w:bottom="1440" w:left="907" w:header="720" w:footer="720" w:gutter="0"/>
          <w:cols w:num="2" w:space="360"/>
          <w:docGrid w:linePitch="360"/>
        </w:sectPr>
      </w:pPr>
    </w:p>
    <w:p w14:paraId="0C1F1073" w14:textId="151461B6" w:rsidR="00EF2988" w:rsidRPr="00C21C91" w:rsidRDefault="00EF2988" w:rsidP="003C0591">
      <w:pPr>
        <w:pStyle w:val="BodyText"/>
        <w:rPr>
          <w:color w:val="000000" w:themeColor="text1"/>
        </w:rPr>
      </w:pPr>
      <w:r w:rsidRPr="00C21C91">
        <w:rPr>
          <w:color w:val="000000" w:themeColor="text1"/>
          <w:lang w:val="en-US"/>
        </w:rPr>
        <w:t xml:space="preserve"> </w:t>
      </w:r>
      <w:r w:rsidRPr="00C21C91">
        <w:rPr>
          <w:color w:val="000000" w:themeColor="text1"/>
        </w:rPr>
        <w:t>ANN, RNN, and SVM were ML-based prediction algorithms</w:t>
      </w:r>
    </w:p>
    <w:p w14:paraId="2B46321C" w14:textId="77777777" w:rsidR="009E43E0" w:rsidRDefault="009E43E0" w:rsidP="00EF2988">
      <w:pPr>
        <w:pStyle w:val="BodyText"/>
        <w:keepNext/>
        <w:rPr>
          <w:color w:val="000000" w:themeColor="text1"/>
        </w:rPr>
        <w:sectPr w:rsidR="009E43E0" w:rsidSect="009E43E0">
          <w:type w:val="continuous"/>
          <w:pgSz w:w="11906" w:h="16838" w:code="9"/>
          <w:pgMar w:top="1080" w:right="907" w:bottom="1440" w:left="907" w:header="720" w:footer="720" w:gutter="0"/>
          <w:cols w:num="2" w:space="360"/>
          <w:docGrid w:linePitch="360"/>
        </w:sectPr>
      </w:pPr>
    </w:p>
    <w:p w14:paraId="628AFA25" w14:textId="77777777" w:rsidR="00EF2988" w:rsidRPr="00C21C91" w:rsidRDefault="00EF2988" w:rsidP="00EF2988">
      <w:pPr>
        <w:pStyle w:val="BodyText"/>
        <w:keepNext/>
        <w:rPr>
          <w:color w:val="000000" w:themeColor="text1"/>
        </w:rPr>
      </w:pPr>
      <w:r w:rsidRPr="00C21C91">
        <w:rPr>
          <w:noProof/>
          <w:color w:val="000000" w:themeColor="text1"/>
          <w:lang w:val="en-US" w:eastAsia="en-US"/>
        </w:rPr>
        <w:drawing>
          <wp:inline distT="0" distB="0" distL="0" distR="0" wp14:anchorId="23AAB97A" wp14:editId="48D0FDDF">
            <wp:extent cx="2615609" cy="1697237"/>
            <wp:effectExtent l="0" t="0" r="635"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7302" cy="1730780"/>
                    </a:xfrm>
                    <a:prstGeom prst="rect">
                      <a:avLst/>
                    </a:prstGeom>
                  </pic:spPr>
                </pic:pic>
              </a:graphicData>
            </a:graphic>
          </wp:inline>
        </w:drawing>
      </w:r>
    </w:p>
    <w:p w14:paraId="4AFEC3E3" w14:textId="1DD31CA2" w:rsidR="00E8678A" w:rsidRPr="00C21C91" w:rsidRDefault="00E8678A" w:rsidP="00A66829">
      <w:pPr>
        <w:pStyle w:val="BodyText"/>
        <w:rPr>
          <w:color w:val="000000" w:themeColor="text1"/>
          <w:lang w:val="en-US"/>
        </w:rPr>
      </w:pPr>
    </w:p>
    <w:p w14:paraId="2E83DFF1" w14:textId="15DA12BA" w:rsidR="00EF2988" w:rsidRDefault="00EF2988" w:rsidP="00620311">
      <w:pPr>
        <w:pStyle w:val="BodyText"/>
        <w:rPr>
          <w:color w:val="000000" w:themeColor="text1"/>
        </w:rPr>
      </w:pPr>
      <w:r w:rsidRPr="00C21C91">
        <w:rPr>
          <w:color w:val="000000" w:themeColor="text1"/>
        </w:rPr>
        <w:t>The upper section of Figure. 1 displays a prototype of the wider supply chain with either a participation bottleneck and an increased supply imbalance. The latter might be described as the component of the supply chain upon which stakeholders do not provide specific forecast inform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Würtz","given":"Diethelm","non-dropping-particle":"","parse-names":false,"suffix":""},{"dropping-particle":"","family":"Schnidrig","given":"Remo","non-dropping-particle":"","parse-names":false,"suffix":""},{"dropping-particle":"","family":"Labermeier","given":"Helga","non-dropping-particle":"","parse-names":false,"suffix":""},{"dropping-particle":"","family":"Hanf","given":"Martin","non-dropping-particle":"","parse-names":false,"suffix":""},{"dropping-particle":"","family":"Majmudar","given":"Jyoti","non-dropping-particle":"","parse-names":false,"suffix":""}],"container-title":"Finanzmarktanalyse und-prognose mit innovativen quantitativen Verfahren","id":"ITEM-1","issued":{"date-parts":[["1996"]]},"page":"253-298","publisher":"Springer","title":"Analyse und Vorhersage von Finanzmarktdaten","type":"chapter"},"uris":["http://www.mendeley.com/documents/?uuid=e8862f39-96a4-48d9-afd0-cef8f2c9dc16"]}],"mendeley":{"formattedCitation":"(Würtz &lt;i&gt;et al.&lt;/i&gt;, 1996)","plainTextFormattedCitation":"(Würtz et al., 1996)","previouslyFormattedCitation":"(Würtz &lt;i&gt;et al.&lt;/i&gt;, 1996)"},"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Würtz </w:t>
      </w:r>
      <w:r w:rsidRPr="00C21C91">
        <w:rPr>
          <w:i/>
          <w:noProof/>
          <w:color w:val="000000" w:themeColor="text1"/>
          <w:lang w:val="en-US"/>
        </w:rPr>
        <w:t>et al.</w:t>
      </w:r>
      <w:r w:rsidRPr="00C21C91">
        <w:rPr>
          <w:noProof/>
          <w:color w:val="000000" w:themeColor="text1"/>
          <w:lang w:val="en-US"/>
        </w:rPr>
        <w:t>, 1996)</w:t>
      </w:r>
      <w:r w:rsidRPr="00C21C91">
        <w:rPr>
          <w:color w:val="000000" w:themeColor="text1"/>
          <w:lang w:val="en-US"/>
        </w:rPr>
        <w:fldChar w:fldCharType="end"/>
      </w:r>
      <w:r w:rsidRPr="00C21C91">
        <w:rPr>
          <w:color w:val="000000" w:themeColor="text1"/>
        </w:rPr>
        <w:t>. Therefore, we aim to anticipate future consumption</w:t>
      </w:r>
      <w:r w:rsidR="00CF4F04">
        <w:rPr>
          <w:color w:val="000000" w:themeColor="text1"/>
          <w:lang w:val="en-GB"/>
        </w:rPr>
        <w:t xml:space="preserve"> </w:t>
      </w:r>
      <w:r w:rsidRPr="00C21C91">
        <w:rPr>
          <w:color w:val="000000" w:themeColor="text1"/>
        </w:rPr>
        <w:t>using only historical orders from the producer. Designers shall study the relevance of sophisticated machine learning algorithms for this purpos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lus","given":"S","non-dropping-particle":"","parse-names":false,"suffix":""}],"id":"ITEM-1","issued":{"date-parts":[["2002"]]},"publisher":"Citeseer","title":"Markets, Basic Statistics, Date and Time Management","type":"article-journal"},"uris":["http://www.mendeley.com/documents/?uuid=759c4036-eb99-4226-93ef-8c36249059a0"]}],"mendeley":{"formattedCitation":"(Plus, 2002)","plainTextFormattedCitation":"(Plus, 2002)","previouslyFormattedCitation":"(Plus, 200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Plus, 2002)</w:t>
      </w:r>
      <w:r w:rsidRPr="00C21C91">
        <w:rPr>
          <w:color w:val="000000" w:themeColor="text1"/>
          <w:lang w:val="en-US"/>
        </w:rPr>
        <w:fldChar w:fldCharType="end"/>
      </w:r>
      <w:r w:rsidRPr="00C21C91">
        <w:rPr>
          <w:color w:val="000000" w:themeColor="text1"/>
        </w:rPr>
        <w:t xml:space="preserve">. As a result, researchers hypothesize that if forecasting accuracy can be improved, expenses will be decreased due to a reduction in supply, and customer loyalty will enhance due to an increase in on-time shipments. This study employs the introductory study of time series </w:t>
      </w:r>
      <w:r w:rsidRPr="00C21C91">
        <w:rPr>
          <w:color w:val="000000" w:themeColor="text1"/>
        </w:rPr>
        <w:fldChar w:fldCharType="begin" w:fldLock="1"/>
      </w:r>
      <w:r w:rsidRPr="00C21C91">
        <w:rPr>
          <w:color w:val="000000" w:themeColor="text1"/>
        </w:rPr>
        <w:instrText>ADDIN CSL_CITATION {"citationItems":[{"id":"ITEM-1","itemData":{"author":[{"dropping-particle":"","family":"Box","given":"G E","non-dropping-particle":"","parse-names":false,"suffix":""},{"dropping-particle":"","family":"Jenkins","given":"G M","non-dropping-particle":"","parse-names":false,"suffix":""},{"dropping-particle":"","family":"Reinsel","given":"G","non-dropping-particle":"","parse-names":false,"suffix":""}],"id":"ITEM-1","issued":{"date-parts":[["1970"]]},"title":"Time series analysis: forecasting and control Holden-day San Francisco 1970","type":"article-journal"},"uris":["http://www.mendeley.com/documents/?uuid=3b65534e-0c97-47b2-9527-2756ffcc7e87"]}],"mendeley":{"formattedCitation":"(Box, Jenkins and Reinsel, 1970)","plainTextFormattedCitation":"(Box, Jenkins and Reinsel, 1970)","previouslyFormattedCitation":"(Box, Jenkins and Reinsel, 197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Box, Jenkins and Reinsel, 1970)</w:t>
      </w:r>
      <w:r w:rsidRPr="00C21C91">
        <w:rPr>
          <w:color w:val="000000" w:themeColor="text1"/>
        </w:rPr>
        <w:fldChar w:fldCharType="end"/>
      </w:r>
      <w:r w:rsidRPr="00C21C91">
        <w:rPr>
          <w:color w:val="000000" w:themeColor="text1"/>
        </w:rPr>
        <w:t xml:space="preserve"> as a conventional "standard" methodology using which the effectiveness of all other sophisticated methods will be measured. Neural Networks, Recurrent Neural Networks, and Machine Learning are examples of such machines.</w:t>
      </w:r>
    </w:p>
    <w:p w14:paraId="6A0D36D2" w14:textId="77777777" w:rsidR="00620311" w:rsidRPr="00C21C91" w:rsidRDefault="00620311" w:rsidP="00620311">
      <w:pPr>
        <w:pStyle w:val="BodyText"/>
        <w:rPr>
          <w:color w:val="000000" w:themeColor="text1"/>
        </w:rPr>
      </w:pPr>
    </w:p>
    <w:p w14:paraId="78ECD8CA" w14:textId="77777777" w:rsidR="00EF2988" w:rsidRPr="00C21C91" w:rsidRDefault="00EF2988" w:rsidP="00EF2988">
      <w:pPr>
        <w:pStyle w:val="Heading2"/>
        <w:rPr>
          <w:color w:val="000000" w:themeColor="text1"/>
        </w:rPr>
      </w:pPr>
      <w:r w:rsidRPr="00C21C91">
        <w:rPr>
          <w:color w:val="000000" w:themeColor="text1"/>
        </w:rPr>
        <w:t>Neural Network</w:t>
      </w:r>
    </w:p>
    <w:p w14:paraId="5BFCDB66" w14:textId="394432B1" w:rsidR="00EF2988" w:rsidRPr="00C21C91" w:rsidRDefault="00EF2988" w:rsidP="00C24384">
      <w:pPr>
        <w:pStyle w:val="BodyText"/>
        <w:rPr>
          <w:color w:val="000000" w:themeColor="text1"/>
        </w:rPr>
      </w:pPr>
      <w:r w:rsidRPr="00C21C91">
        <w:rPr>
          <w:color w:val="000000" w:themeColor="text1"/>
        </w:rPr>
        <w:t>The artificial neural Network is a densely connected collection of neurons, which serve as basic processing units. Multi-layered perceptr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Bishop","given":"Chris M","non-dropping-particle":"","parse-names":false,"suffix":""}],"container-title":"Review of scientific instruments","id":"ITEM-1","issue":"6","issued":{"date-parts":[["1994"]]},"page":"1803-1832","publisher":"American Institute of Physics","title":"Neural networks and their applications","type":"article-journal","volume":"65"},"uris":["http://www.mendeley.com/documents/?uuid=fd36785c-a0ab-4710-936e-a33c1d6c3507"]}],"mendeley":{"formattedCitation":"(Bishop, 1994)","plainTextFormattedCitation":"(Bishop, 1994)","previouslyFormattedCitation":"(Bishop, 1994)"},"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Bishop, 1994)</w:t>
      </w:r>
      <w:r w:rsidRPr="00C21C91">
        <w:rPr>
          <w:color w:val="000000" w:themeColor="text1"/>
          <w:lang w:val="en-US"/>
        </w:rPr>
        <w:fldChar w:fldCharType="end"/>
      </w:r>
      <w:r w:rsidRPr="00C21C91">
        <w:rPr>
          <w:color w:val="000000" w:themeColor="text1"/>
        </w:rPr>
        <w:t xml:space="preserve"> (MLP) ANN is the most well-known technique, as depicted in Figure 2. In MLP </w:t>
      </w:r>
    </w:p>
    <w:p w14:paraId="0E79C740" w14:textId="77777777" w:rsidR="00EF2988" w:rsidRPr="00C21C91" w:rsidRDefault="00EF2988" w:rsidP="00EF2988">
      <w:pPr>
        <w:pStyle w:val="BodyText"/>
        <w:rPr>
          <w:color w:val="000000" w:themeColor="text1"/>
        </w:rPr>
      </w:pPr>
      <w:r w:rsidRPr="00C21C91">
        <w:rPr>
          <w:color w:val="000000" w:themeColor="text1"/>
        </w:rPr>
        <w:t>Consequently, neural networks can generalize connections in the issue subject area of interest from the presented historical collection of fact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ugnini","given":"Alice","non-dropping-particle":"","parse-names":false,"suffix":""},{"dropping-particle":"","family":"Coccia","given":"Gianluca","non-dropping-particle":"","parse-names":false,"suffix":""},{"dropping-particle":"","family":"Polonara","given":"Fabio","non-dropping-particle":"","parse-names":false,"suffix":""},{"dropping-particle":"","family":"Arteconi","given":"Alessia","non-dropping-particle":"","parse-names":false,"suffix":""}],"container-title":"Energies","id":"ITEM-1","issue":"12","issued":{"date-parts":[["2020"]]},"page":"3125","publisher":"MDPI","title":"Performance assessment of data-driven and physical-based models to predict building energy demand in model predictive controls","type":"article-journal","volume":"13"},"uris":["http://www.mendeley.com/documents/?uuid=8a880b4c-62b7-405a-acfc-d25f922e5286"]}],"mendeley":{"formattedCitation":"(Mugnini &lt;i&gt;et al.&lt;/i&gt;, 2020)","plainTextFormattedCitation":"(Mugnini et al., 2020)","previouslyFormattedCitation":"(Mugnini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ugnini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One or more hidden layers may be present in the neural network. The more layers a connection has, the further complicated its organization and the greater its capacity to manage emotional issue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thod","given":"Umang H","non-dropping-particle":"","parse-names":false,"suffix":""},{"dropping-particle":"","family":"Kulkarni","given":"Vinayak","non-dropping-particle":"","parse-names":false,"suffix":""},{"dropping-particle":"","family":"Saha","given":"Ujjwal K","non-dropping-particle":"","parse-names":false,"suffix":""}],"container-title":"Journal of Energy Resources Technology","id":"ITEM-1","issue":"6","issued":{"date-parts":[["2022"]]},"publisher":"American Society of Mechanical Engineers Digital Collection","title":"On the Application of Machine Learning in Savonius Wind Turbine Technology: An Estimation of Turbine Performance Using Artificial Neural Network and Genetic Expression Programming","type":"article-journal","volume":"144"},"uris":["http://www.mendeley.com/documents/?uuid=fe44591c-2f5a-42c0-85fd-6de45fff17c4"]}],"mendeley":{"formattedCitation":"(Rathod, Kulkarni and Saha, 2022)","plainTextFormattedCitation":"(Rathod, Kulkarni and Saha, 2022)","previouslyFormattedCitation":"(Rathod, Kulkarni and Saha,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Rathod, Kulkarni and Saha, 2022)</w:t>
      </w:r>
      <w:r w:rsidRPr="00C21C91">
        <w:rPr>
          <w:color w:val="000000" w:themeColor="text1"/>
          <w:lang w:val="en-US"/>
        </w:rPr>
        <w:fldChar w:fldCharType="end"/>
      </w:r>
      <w:r w:rsidRPr="00C21C91">
        <w:rPr>
          <w:color w:val="000000" w:themeColor="text1"/>
        </w:rPr>
        <w:t>. The multiple neural Network can translate unlimited dimensions to n dimensions through extensive test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oo","given":"Seungbum","non-dropping-particle":"","parse-names":false,"suffix":""},{"dropping-particle":"","family":"Shin","given":"Dongik","non-dropping-particle":"","parse-names":false,"suffix":""},{"dropping-particle":"","family":"Kim","given":"Changhyuk","non-dropping-particle":"","parse-names":false,"suffix":""}],"container-title":"Materials","id":"ITEM-1","issue":"13","issued":{"date-parts":[["2021"]]},"page":"3471","publisher":"MDPI","title":"Application of principal component analysis approach to predict shear strength of reinforced concrete beams with stirrups","type":"article-journal","volume":"14"},"uris":["http://www.mendeley.com/documents/?uuid=d7099b82-f5b6-4e84-bb07-a6ed6f485905"]}],"mendeley":{"formattedCitation":"(Koo, Shin and Kim, 2021)","plainTextFormattedCitation":"(Koo, Shin and Kim, 2021)","previouslyFormattedCitation":"(Koo, Shin and Kim,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oo, Shin and Kim, 2021)</w:t>
      </w:r>
      <w:r w:rsidRPr="00C21C91">
        <w:rPr>
          <w:color w:val="000000" w:themeColor="text1"/>
          <w:lang w:val="en-US"/>
        </w:rPr>
        <w:fldChar w:fldCharType="end"/>
      </w:r>
      <w:r w:rsidRPr="00C21C91">
        <w:rPr>
          <w:color w:val="000000" w:themeColor="text1"/>
        </w:rPr>
        <w:t>. Consequently, a multiple neural network framework is intended in this report.</w:t>
      </w:r>
    </w:p>
    <w:p w14:paraId="70DDAB01" w14:textId="77777777" w:rsidR="00EF2988" w:rsidRPr="00C21C91" w:rsidRDefault="00EF2988" w:rsidP="00EF2988">
      <w:pPr>
        <w:pStyle w:val="BodyText"/>
        <w:rPr>
          <w:color w:val="000000" w:themeColor="text1"/>
          <w:lang w:val="en-US"/>
        </w:rPr>
      </w:pPr>
      <w:r w:rsidRPr="00C21C91">
        <w:rPr>
          <w:color w:val="000000" w:themeColor="text1"/>
        </w:rPr>
        <w:t>The expected to augment should be a commonly used evaluation measurement roughly equivalent to the measurement evaluation system, which includes supply chain addition operation</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n","given":"Simon","non-dropping-particle":"","parse-names":false,"suffix":""},{"dropping-particle":"","family":"Liehr","given":"Sascha","non-dropping-particle":"","parse-names":false,"suffix":""},{"dropping-particle":"","family":"Wander","given":"Lukas","non-dropping-particle":"","parse-names":false,"suffix":""},{"dropping-particle":"","family":"Bornemann-Pfeiffer","given":"Martin","non-dropping-particle":"","parse-names":false,"suffix":""},{"dropping-particle":"","family":"Müller","given":"Simon","non-dropping-particle":"","parse-names":false,"suffix":""},{"dropping-particle":"","family":"Maiwald","given":"Michael","non-dropping-particle":"","parse-names":false,"suffix":""},{"dropping-particle":"","family":"Kowarik","given":"Stefan","non-dropping-particle":"","parse-names":false,"suffix":""}],"container-title":"Analytical and bioanalytical chemistry","id":"ITEM-1","issue":"18","issued":{"date-parts":[["2020"]]},"page":"4447-4459","publisher":"Springer","title":"Artificial neural networks for quantitative online NMR spectroscopy","type":"article-journal","volume":"412"},"uris":["http://www.mendeley.com/documents/?uuid=7a0d6508-657f-44ee-abd4-dc1132c6f33b"]}],"mendeley":{"formattedCitation":"(Kern &lt;i&gt;et al.&lt;/i&gt;, 2020)","plainTextFormattedCitation":"(Kern et al., 2020)","previouslyFormattedCitation":"(Kern &lt;i&gt;et al.&lt;/i&gt;, 2020)"},"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Kern </w:t>
      </w:r>
      <w:r w:rsidRPr="00C21C91">
        <w:rPr>
          <w:i/>
          <w:noProof/>
          <w:color w:val="000000" w:themeColor="text1"/>
          <w:lang w:val="en-US"/>
        </w:rPr>
        <w:t>et al.</w:t>
      </w:r>
      <w:r w:rsidRPr="00C21C91">
        <w:rPr>
          <w:noProof/>
          <w:color w:val="000000" w:themeColor="text1"/>
          <w:lang w:val="en-US"/>
        </w:rPr>
        <w:t>, 2020)</w:t>
      </w:r>
      <w:r w:rsidRPr="00C21C91">
        <w:rPr>
          <w:color w:val="000000" w:themeColor="text1"/>
          <w:lang w:val="en-US"/>
        </w:rPr>
        <w:fldChar w:fldCharType="end"/>
      </w:r>
      <w:r w:rsidRPr="00C21C91">
        <w:rPr>
          <w:color w:val="000000" w:themeColor="text1"/>
        </w:rPr>
        <w:t>, delivery performance, manufacturer prices, current trading, preferences of consumers, the development of new ingredients, logistics operations, crises in the supply chain, availability of the product, communications technology innovation performance, feasible advanced technology, product release phases, statistics shredd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Palagi","given":"Laura","non-dropping-particle":"","parse-names":false,"suffix":""},{"dropping-particle":"","family":"Pesyridis","given":"Apostolos","non-dropping-particle":"","parse-names":false,"suffix":""},{"dropping-particle":"","family":"Sciubba","given":"Enrico","non-dropping-particle":"","parse-names":false,"suffix":""},{"dropping-particle":"","family":"Tocci","given":"Lorenzo","non-dropping-particle":"","parse-names":false,"suffix":""}],"container-title":"Energy","id":"ITEM-1","issued":{"date-parts":[["2019"]]},"page":"72-82","publisher":"Elsevier","title":"Machine Learning for the prediction of the dynamic behavior of a small scale ORC system","type":"article-journal","volume":"166"},"uris":["http://www.mendeley.com/documents/?uuid=727049c7-fc4d-4129-8d08-1041a8db1fda"]}],"mendeley":{"formattedCitation":"(Palagi &lt;i&gt;et al.&lt;/i&gt;, 2019)","plainTextFormattedCitation":"(Palagi et al., 2019)","previouslyFormattedCitation":"(Palagi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Palagi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It consists of 28 markers in aggregate. From this, the number of hidden entry layers is 28. The learning algorithm is positioned between the input and the output layers and illustrates the translating correlation between the two and output layer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hiri Tabarestani","given":"Ehsan","non-dropping-particle":"","parse-names":false,"suffix":""},{"dropping-particle":"","family":"Afzalimehr","given":"Hossein","non-dropping-particle":"","parse-names":false,"suffix":""}],"container-title":"Stochastic Environmental Research and Risk Assessment","id":"ITEM-1","issue":"12","issued":{"date-parts":[["2021"]]},"page":"2439-2457","publisher":"Springer","title":"Artificial neural network and multi-criteria decision-making models for flood simulation in GIS: Mazandaran Province, Iran","type":"article-journal","volume":"35"},"uris":["http://www.mendeley.com/documents/?uuid=13be6fc4-56d3-499d-ac0d-63108efc64df"]}],"mendeley":{"formattedCitation":"(Shahiri Tabarestani and Afzalimehr, 2021)","plainTextFormattedCitation":"(Shahiri Tabarestani and Afzalimehr, 2021)","previouslyFormattedCitation":"(Shahiri Tabarestani and Afzalimehr,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hiri Tabarestani and Afzalimehr, 2021)</w:t>
      </w:r>
      <w:r w:rsidRPr="00C21C91">
        <w:rPr>
          <w:color w:val="000000" w:themeColor="text1"/>
          <w:lang w:val="en-US"/>
        </w:rPr>
        <w:fldChar w:fldCharType="end"/>
      </w:r>
      <w:r w:rsidRPr="00C21C91">
        <w:rPr>
          <w:color w:val="000000" w:themeColor="text1"/>
        </w:rPr>
        <w:t>. The density of nodes found in the hidden layer significantly affects the artificial Network's functio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Liehr","given":"Sascha","non-dropping-particle":"","parse-names":false,"suffix":""},{"dropping-particle":"","family":"Jäger","given":"Lena Ann","non-dropping-particle":"","parse-names":false,"suffix":""},{"dropping-particle":"","family":"Karapanagiotis","given":"Christos","non-dropping-particle":"","parse-names":false,"suffix":""},{"dropping-particle":"","family":"Münzenberger","given":"Sven","non-dropping-particle":"","parse-names":false,"suffix":""},{"dropping-particle":"","family":"Kowarik","given":"Stefan","non-dropping-particle":"","parse-names":false,"suffix":""}],"container-title":"Optics express","id":"ITEM-1","issue":"5","issued":{"date-parts":[["2019"]]},"page":"7405-7425","publisher":"Optical Society of America","title":"Real-time dynamic strain sensing in optical fibers using artificial neural networks","type":"article-journal","volume":"27"},"uris":["http://www.mendeley.com/documents/?uuid=ff9e927d-a6c3-4576-85c5-21fe9c5d5a4f"]}],"mendeley":{"formattedCitation":"(Liehr &lt;i&gt;et al.&lt;/i&gt;, 2019)","plainTextFormattedCitation":"(Liehr et al., 2019)","previouslyFormattedCitation":"(Liehr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Liehr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w:t>
      </w:r>
      <w:r w:rsidRPr="00C21C91">
        <w:rPr>
          <w:color w:val="000000" w:themeColor="text1"/>
          <w:lang w:val="en-US"/>
        </w:rPr>
        <w:t xml:space="preserve"> Eq 1-4 describes the ANN model.</w:t>
      </w:r>
    </w:p>
    <w:p w14:paraId="02F62D85"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1+a</m:t>
            </m:r>
          </m:e>
        </m:rad>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r>
      <w:r w:rsidRPr="00C21C91">
        <w:rPr>
          <w:color w:val="000000" w:themeColor="text1"/>
          <w:lang w:val="en-US"/>
        </w:rPr>
        <w:tab/>
        <w:t>(1)</w:t>
      </w:r>
    </w:p>
    <w:p w14:paraId="393CE703"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func>
          <m:funcPr>
            <m:ctrlPr>
              <w:rPr>
                <w:rFonts w:ascii="Cambria Math" w:hAnsi="Cambria Math"/>
                <w:i/>
                <w:color w:val="000000" w:themeColor="text1"/>
                <w:lang w:val="en-US"/>
              </w:rPr>
            </m:ctrlPr>
          </m:funcPr>
          <m:fName>
            <m:r>
              <m:rPr>
                <m:sty m:val="p"/>
              </m:rPr>
              <w:rPr>
                <w:rFonts w:ascii="Cambria Math" w:hAnsi="Cambria Math"/>
                <w:color w:val="000000" w:themeColor="text1"/>
              </w:rPr>
              <m:t>log</m:t>
            </m:r>
          </m:fName>
          <m:e>
            <m:r>
              <w:rPr>
                <w:rFonts w:ascii="Cambria Math" w:hAnsi="Cambria Math"/>
                <w:color w:val="000000" w:themeColor="text1"/>
                <w:lang w:val="en-US"/>
              </w:rPr>
              <m:t>n</m:t>
            </m:r>
          </m:e>
        </m:func>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2)</w:t>
      </w:r>
    </w:p>
    <w:p w14:paraId="7077318F" w14:textId="77777777" w:rsidR="00EF2988" w:rsidRPr="00C21C91" w:rsidRDefault="00EF2988" w:rsidP="00EF2988">
      <w:pPr>
        <w:pStyle w:val="BodyText"/>
        <w:jc w:val="right"/>
        <w:rPr>
          <w:color w:val="000000" w:themeColor="text1"/>
          <w:lang w:val="en-US"/>
        </w:rPr>
      </w:pPr>
      <m:oMath>
        <m:r>
          <w:rPr>
            <w:rFonts w:ascii="Cambria Math" w:hAnsi="Cambria Math"/>
            <w:color w:val="000000" w:themeColor="text1"/>
            <w:lang w:val="en-US"/>
          </w:rPr>
          <m:t>M=</m:t>
        </m:r>
        <m:rad>
          <m:radPr>
            <m:degHide m:val="1"/>
            <m:ctrlPr>
              <w:rPr>
                <w:rFonts w:ascii="Cambria Math" w:hAnsi="Cambria Math"/>
                <w:i/>
                <w:color w:val="000000" w:themeColor="text1"/>
                <w:lang w:val="en-US"/>
              </w:rPr>
            </m:ctrlPr>
          </m:radPr>
          <m:deg/>
          <m:e>
            <m:r>
              <w:rPr>
                <w:rFonts w:ascii="Cambria Math" w:hAnsi="Cambria Math"/>
                <w:color w:val="000000" w:themeColor="text1"/>
                <w:lang w:val="en-US"/>
              </w:rPr>
              <m:t>nl</m:t>
            </m:r>
          </m:e>
        </m:rad>
      </m:oMath>
      <w:r w:rsidRPr="00C21C91">
        <w:rPr>
          <w:color w:val="000000" w:themeColor="text1"/>
          <w:lang w:val="en-US"/>
        </w:rPr>
        <w:tab/>
      </w:r>
      <w:r w:rsidRPr="00C21C91">
        <w:rPr>
          <w:color w:val="000000" w:themeColor="text1"/>
          <w:lang w:val="en-US"/>
        </w:rPr>
        <w:tab/>
      </w:r>
      <w:r w:rsidRPr="00C21C91">
        <w:rPr>
          <w:color w:val="000000" w:themeColor="text1"/>
          <w:lang w:val="en-US"/>
        </w:rPr>
        <w:tab/>
      </w:r>
      <w:r w:rsidRPr="00C21C91">
        <w:rPr>
          <w:color w:val="000000" w:themeColor="text1"/>
          <w:lang w:val="en-US"/>
        </w:rPr>
        <w:tab/>
        <w:t>(3)</w:t>
      </w:r>
    </w:p>
    <w:p w14:paraId="6EB2BED1" w14:textId="77777777" w:rsidR="005506AF" w:rsidRPr="00C21C91" w:rsidRDefault="005506AF" w:rsidP="00EF2988">
      <w:pPr>
        <w:pStyle w:val="BodyText"/>
        <w:jc w:val="right"/>
        <w:rPr>
          <w:color w:val="000000" w:themeColor="text1"/>
          <w:lang w:val="en-US"/>
        </w:rPr>
        <w:sectPr w:rsidR="005506AF" w:rsidRPr="00C21C91" w:rsidSect="00683992">
          <w:type w:val="continuous"/>
          <w:pgSz w:w="11906" w:h="16838" w:code="9"/>
          <w:pgMar w:top="1080" w:right="907" w:bottom="1440" w:left="907" w:header="720" w:footer="720" w:gutter="0"/>
          <w:cols w:num="2" w:space="360"/>
          <w:docGrid w:linePitch="360"/>
        </w:sectPr>
      </w:pPr>
    </w:p>
    <w:p w14:paraId="27B53921" w14:textId="7B8998E4" w:rsidR="00EF2988" w:rsidRPr="00C21C91" w:rsidRDefault="00EF2988" w:rsidP="00EF2988">
      <w:pPr>
        <w:pStyle w:val="BodyText"/>
        <w:jc w:val="right"/>
        <w:rPr>
          <w:color w:val="000000" w:themeColor="text1"/>
          <w:lang w:val="en-US"/>
        </w:rPr>
      </w:pPr>
      <w:r w:rsidRPr="00C21C91">
        <w:rPr>
          <w:color w:val="000000" w:themeColor="text1"/>
          <w:lang w:val="en-US"/>
        </w:rPr>
        <w:t>M = (</w:t>
      </w:r>
      <m:oMath>
        <m:r>
          <w:rPr>
            <w:rFonts w:ascii="Cambria Math" w:hAnsi="Cambria Math"/>
            <w:color w:val="000000" w:themeColor="text1"/>
            <w:lang w:val="en-US"/>
          </w:rPr>
          <m:t>n+1)/2</m:t>
        </m:r>
      </m:oMath>
      <w:r w:rsidRPr="00C21C91">
        <w:rPr>
          <w:color w:val="000000" w:themeColor="text1"/>
          <w:lang w:val="en-US"/>
        </w:rPr>
        <w:tab/>
      </w:r>
      <w:r w:rsidRPr="00C21C91">
        <w:rPr>
          <w:color w:val="000000" w:themeColor="text1"/>
          <w:lang w:val="en-US"/>
        </w:rPr>
        <w:tab/>
      </w:r>
      <w:r w:rsidRPr="00C21C91">
        <w:rPr>
          <w:color w:val="000000" w:themeColor="text1"/>
          <w:lang w:val="en-US"/>
        </w:rPr>
        <w:tab/>
        <w:t>(4)</w:t>
      </w:r>
    </w:p>
    <w:p w14:paraId="68BB51B8" w14:textId="77777777" w:rsidR="005506AF" w:rsidRPr="00C21C91" w:rsidRDefault="005506AF" w:rsidP="00EF2988">
      <w:pPr>
        <w:pStyle w:val="BodyText"/>
        <w:jc w:val="right"/>
        <w:rPr>
          <w:color w:val="000000" w:themeColor="text1"/>
          <w:lang w:val="en-US"/>
        </w:rPr>
      </w:pPr>
    </w:p>
    <w:p w14:paraId="6E5D7C54" w14:textId="7F195D85" w:rsidR="00EF2988" w:rsidRPr="00C21C91" w:rsidRDefault="00EF2988" w:rsidP="00EF2988">
      <w:pPr>
        <w:pStyle w:val="BodyText"/>
        <w:rPr>
          <w:color w:val="000000" w:themeColor="text1"/>
          <w:lang w:val="en-US"/>
        </w:rPr>
      </w:pPr>
      <w:r w:rsidRPr="00C21C91">
        <w:rPr>
          <w:color w:val="000000" w:themeColor="text1"/>
          <w:lang w:val="en-US"/>
        </w:rPr>
        <w:t xml:space="preserve">The characters in the calculation represent </w:t>
      </w:r>
      <m:oMath>
        <m:r>
          <w:rPr>
            <w:rFonts w:ascii="Cambria Math" w:hAnsi="Cambria Math"/>
            <w:color w:val="000000" w:themeColor="text1"/>
            <w:lang w:val="en-US"/>
          </w:rPr>
          <m:t>m</m:t>
        </m:r>
      </m:oMath>
      <w:r w:rsidRPr="00C21C91">
        <w:rPr>
          <w:color w:val="000000" w:themeColor="text1"/>
          <w:lang w:val="en-US"/>
        </w:rPr>
        <w:t xml:space="preserve">: the proportion of neurons in each layer, </w:t>
      </w:r>
      <m:oMath>
        <m:r>
          <w:rPr>
            <w:rFonts w:ascii="Cambria Math" w:hAnsi="Cambria Math"/>
            <w:color w:val="000000" w:themeColor="text1"/>
            <w:lang w:val="en-US"/>
          </w:rPr>
          <m:t>n</m:t>
        </m:r>
      </m:oMath>
      <w:r w:rsidRPr="00C21C91">
        <w:rPr>
          <w:color w:val="000000" w:themeColor="text1"/>
          <w:lang w:val="en-US"/>
        </w:rPr>
        <w:t xml:space="preserve">: the population of input neurons, </w:t>
      </w:r>
      <m:oMath>
        <m:r>
          <w:rPr>
            <w:rFonts w:ascii="Cambria Math" w:hAnsi="Cambria Math"/>
            <w:color w:val="000000" w:themeColor="text1"/>
            <w:lang w:val="en-US"/>
          </w:rPr>
          <m:t>l</m:t>
        </m:r>
      </m:oMath>
      <w:r w:rsidRPr="00C21C91">
        <w:rPr>
          <w:color w:val="000000" w:themeColor="text1"/>
          <w:lang w:val="en-US"/>
        </w:rPr>
        <w:t xml:space="preserve">: the population of nodes in each layer, and a: a parameter around 0.5 and 10. Through testing the subsequent </w:t>
      </w:r>
      <w:r w:rsidRPr="00C21C91">
        <w:rPr>
          <w:color w:val="000000" w:themeColor="text1"/>
          <w:lang w:val="en-US"/>
        </w:rPr>
        <w:lastRenderedPageBreak/>
        <w:t xml:space="preserve">modeling, the amount of nodes is established to be five in this study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Randiligama","given":"S M Chathurangi M","non-dropping-particle":"","parse-names":false,"suffix":""},{"dropping-particle":"","family":"Thambiratnam","given":"David P","non-dropping-particle":"","parse-names":false,"suffix":""},{"dropping-particle":"","family":"Chan","given":"Tommy H T","non-dropping-particle":"","parse-names":false,"suffix":""},{"dropping-particle":"","family":"Fawzia","given":"Sabrina","non-dropping-particle":"","parse-names":false,"suffix":""}],"container-title":"Engineering Failure Analysis","id":"ITEM-1","issued":{"date-parts":[["2021"]]},"page":"105728","publisher":"Elsevier","title":"Damage assessment in hyperbolic cooling towers using mode shape curvature and artificial neural networks","type":"article-journal","volume":"129"},"uris":["http://www.mendeley.com/documents/?uuid=b6c464ab-b79a-49aa-ae51-a8623b98f683"]}],"mendeley":{"formattedCitation":"(Randiligama &lt;i&gt;et al.&lt;/i&gt;, 2021)","plainTextFormattedCitation":"(Randiligama et al., 2021)","previouslyFormattedCitation":"(Randiligama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Randiligama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lang w:val="en-US"/>
        </w:rPr>
        <w:t>.</w:t>
      </w:r>
    </w:p>
    <w:p w14:paraId="42CD062B" w14:textId="7B792889" w:rsidR="00EF2988" w:rsidRPr="00C21C91" w:rsidRDefault="00EF2988" w:rsidP="00EF2988">
      <w:pPr>
        <w:pStyle w:val="BodyText"/>
        <w:rPr>
          <w:color w:val="000000" w:themeColor="text1"/>
        </w:rPr>
      </w:pPr>
      <w:r w:rsidRPr="00C21C91">
        <w:rPr>
          <w:color w:val="000000" w:themeColor="text1"/>
        </w:rPr>
        <w:t>The more convolutional nodes, the higher the Network's effectiveness; however, the longer the time complexity. The insufficient number of invisible layers enables network convergence to be problematic</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Garner","given":"Amelia J","non-dropping-particle":"","parse-names":false,"suffix":""},{"dropping-particle":"","family":"Saatchi","given":"Reza","non-dropping-particle":"","parse-names":false,"suffix":""},{"dropping-particle":"","family":"Ward","given":"Oliver","non-dropping-particle":"","parse-names":false,"suffix":""},{"dropping-particle":"","family":"Hawley","given":"Daniel P","non-dropping-particle":"","parse-names":false,"suffix":""}],"container-title":"Healthcare","id":"ITEM-1","issue":"12","issued":{"date-parts":[["2021"]]},"page":"1683","title":"Juvenile idiopathic arthritis: a review of novel diagnostic and monitoring technologies","type":"paper-conference","volume":"9"},"uris":["http://www.mendeley.com/documents/?uuid=e0ca3cc4-ce81-407a-b1f4-280bc2c99315"]}],"mendeley":{"formattedCitation":"(Garner &lt;i&gt;et al.&lt;/i&gt;, 2021)","plainTextFormattedCitation":"(Garner et al., 2021)","previouslyFormattedCitation":"(Garner &lt;i&gt;et al.&lt;/i&gt;,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Garner </w:t>
      </w:r>
      <w:r w:rsidRPr="00C21C91">
        <w:rPr>
          <w:i/>
          <w:noProof/>
          <w:color w:val="000000" w:themeColor="text1"/>
          <w:lang w:val="en-US"/>
        </w:rPr>
        <w:t>et al.</w:t>
      </w:r>
      <w:r w:rsidRPr="00C21C91">
        <w:rPr>
          <w:noProof/>
          <w:color w:val="000000" w:themeColor="text1"/>
          <w:lang w:val="en-US"/>
        </w:rPr>
        <w:t>, 2021)</w:t>
      </w:r>
      <w:r w:rsidRPr="00C21C91">
        <w:rPr>
          <w:color w:val="000000" w:themeColor="text1"/>
          <w:lang w:val="en-US"/>
        </w:rPr>
        <w:fldChar w:fldCharType="end"/>
      </w:r>
      <w:r w:rsidRPr="00C21C91">
        <w:rPr>
          <w:color w:val="000000" w:themeColor="text1"/>
        </w:rPr>
        <w:t>. The frequency of nodes present in the hidden layer cannot be calculated theoretically, despite the widespread application of machine learning. This is an additional flaw of machine learning</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Zerroug","given":"Enfale","non-dropping-particle":"","parse-names":false,"suffix":""},{"dropping-particle":"","family":"Belaidi","given":"Salah","non-dropping-particle":"","parse-names":false,"suffix":""},{"dropping-particle":"","family":"Chtita","given":"Samir","non-dropping-particle":"","parse-names":false,"suffix":""}],"container-title":"Journal of the Chinese Chemical Society","id":"ITEM-1","issue":"8","issued":{"date-parts":[["2021"]]},"page":"1379-1399","publisher":"Wiley Online Library","title":"Artificial neural network-based quantitative structure--activity relationships model and molecular docking for virtual screening of novel potent acetylcholinesterase inhibitors","type":"article-journal","volume":"68"},"uris":["http://www.mendeley.com/documents/?uuid=2cf13e44-5f9e-4bb6-b63b-1349692f0f20"]}],"mendeley":{"formattedCitation":"(Zerroug, Belaidi and Chtita, 2021)","plainTextFormattedCitation":"(Zerroug, Belaidi and Chtita, 2021)","previouslyFormattedCitation":"(Zerroug, Belaidi and Chtita,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Zerroug, Belaidi and Chtita, 2021)</w:t>
      </w:r>
      <w:r w:rsidRPr="00C21C91">
        <w:rPr>
          <w:color w:val="000000" w:themeColor="text1"/>
          <w:lang w:val="en-US"/>
        </w:rPr>
        <w:fldChar w:fldCharType="end"/>
      </w:r>
      <w:r w:rsidRPr="00C21C91">
        <w:rPr>
          <w:color w:val="000000" w:themeColor="text1"/>
        </w:rPr>
        <w:t>. In General, there are two approaches to determining the number of hidden neuron modules: The "trial-and-error" technique is established by assessing the education results from various sizes of neurons, while the empirical formula provides an approximated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Oliveira Neto","given":"Ricardo Rodrigues","non-dropping-particle":"de","parse-names":false,"suffix":""},{"dropping-particle":"","family":"Leite","given":"Helio Garcia","non-dropping-particle":"","parse-names":false,"suffix":""},{"dropping-particle":"","family":"Gleriani","given":"José Marinaldo","non-dropping-particle":"","parse-names":false,"suffix":""},{"dropping-particle":"","family":"Strimbu","given":"Bogdan M","non-dropping-particle":"","parse-names":false,"suffix":""}],"container-title":"European Journal of Forest Research","id":"ITEM-1","issue":"1","issued":{"date-parts":[["2022"]]},"page":"129-151","publisher":"Springer","title":"Estimation of Eucalyptus productivity using efficient artificial neural network","type":"article-journal","volume":"141"},"uris":["http://www.mendeley.com/documents/?uuid=f59bdb95-0ee6-4840-bc48-4025e48a7ee9"]}],"mendeley":{"formattedCitation":"(de Oliveira Neto &lt;i&gt;et al.&lt;/i&gt;, 2022)","plainTextFormattedCitation":"(de Oliveira Neto et al., 2022)","previouslyFormattedCitation":"(de Oliveira Neto &lt;i&gt;et al.&lt;/i&gt;, 2022)"},"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de Oliveira Neto </w:t>
      </w:r>
      <w:r w:rsidRPr="00C21C91">
        <w:rPr>
          <w:i/>
          <w:noProof/>
          <w:color w:val="000000" w:themeColor="text1"/>
          <w:lang w:val="en-US"/>
        </w:rPr>
        <w:t>et al.</w:t>
      </w:r>
      <w:r w:rsidRPr="00C21C91">
        <w:rPr>
          <w:noProof/>
          <w:color w:val="000000" w:themeColor="text1"/>
          <w:lang w:val="en-US"/>
        </w:rPr>
        <w:t>, 2022)</w:t>
      </w:r>
      <w:r w:rsidRPr="00C21C91">
        <w:rPr>
          <w:color w:val="000000" w:themeColor="text1"/>
          <w:lang w:val="en-US"/>
        </w:rPr>
        <w:fldChar w:fldCharType="end"/>
      </w:r>
      <w:r w:rsidRPr="00C21C91">
        <w:rPr>
          <w:color w:val="000000" w:themeColor="text1"/>
        </w:rPr>
        <w:t>. The predicted evaluation outcome is the conclusion correlating to the activation function, i.e., the absolute risk of the responsible supply chain risk management approach. Accordingly, the proportion of neuron connections in the output layer was determined to be one according to the outcome of the vulnerability analysis value</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Akb\\iy\\ik","given":"H","non-dropping-particle":"","parse-names":false,"suffix":""},{"dropping-particle":"","family":"Yavuz","given":"H","non-dropping-particle":"","parse-names":false,"suffix":""}],"container-title":"Journal of Applied Fluid Mechanics","id":"ITEM-1","issue":"4","issued":{"date-parts":[["2021"]]},"page":"1165-1181","title":"Artificial neural network application for aerodynamics of an airfoil equipped with plasma actuators","type":"article-journal","volume":"14"},"uris":["http://www.mendeley.com/documents/?uuid=d0a487cc-15e3-4f38-a8b3-60426ddd29bd"]}],"mendeley":{"formattedCitation":"(Akb\\iy\\ik and Yavuz, 2021)","plainTextFormattedCitation":"(Akb\\iy\\ik and Yavuz, 2021)","previouslyFormattedCitation":"(Akb\\iy\\ik and Yavuz, 2021)"},"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Akb\iy\ik and Yavuz, 2021)</w:t>
      </w:r>
      <w:r w:rsidRPr="00C21C91">
        <w:rPr>
          <w:color w:val="000000" w:themeColor="text1"/>
          <w:lang w:val="en-US"/>
        </w:rPr>
        <w:fldChar w:fldCharType="end"/>
      </w:r>
      <w:r w:rsidRPr="00C21C91">
        <w:rPr>
          <w:color w:val="000000" w:themeColor="text1"/>
        </w:rPr>
        <w:t>. Each component in the neural Network collects the data input and transfers it to the previous layers, with the project passing the input data point straight to the subsequent layer (hidden layer or output layer)</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Kerwin","given":"Sean","non-dropping-particle":"","parse-names":false,"suffix":""},{"dropping-particle":"","family":"Soto","given":"B Garcia","non-dropping-particle":"De","parse-names":false,"suffix":""},{"dropping-particle":"","family":"Adey","given":"Bryan T","non-dropping-particle":"","parse-names":false,"suffix":""}],"container-title":"Proc., 6th Int. Symp. on Life-Cycle Civil Engineering","id":"ITEM-1","issued":{"date-parts":[["2019"]]},"page":"1337-1342","title":"Performance comparison for pipe failure prediction using artificial neural networks","type":"paper-conference"},"uris":["http://www.mendeley.com/documents/?uuid=7aed0d70-0843-498d-b5ae-62708f417504"]}],"mendeley":{"formattedCitation":"(Kerwin, De Soto and Adey, 2019)","plainTextFormattedCitation":"(Kerwin, De Soto and Adey, 2019)","previouslyFormattedCitation":"(Kerwin, De Soto and Adey,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Kerwin, De Soto and Adey, 2019)</w:t>
      </w:r>
      <w:r w:rsidRPr="00C21C91">
        <w:rPr>
          <w:color w:val="000000" w:themeColor="text1"/>
          <w:lang w:val="en-US"/>
        </w:rPr>
        <w:fldChar w:fldCharType="end"/>
      </w:r>
      <w:r w:rsidRPr="00C21C91">
        <w:rPr>
          <w:color w:val="000000" w:themeColor="text1"/>
        </w:rPr>
        <w:t>. There is a good connection between the input and results of the convolution layer and nonlinear activation nodes in neural network models</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inline","given":"Jeffrey M","non-dropping-particle":"","parse-names":false,"suffix":""},{"dropping-particle":"","family":"McCaughan","given":"Adam N","non-dropping-particle":"","parse-names":false,"suffix":""},{"dropping-particle":"","family":"Buckley","given":"Sonia M","non-dropping-particle":"","parse-names":false,"suffix":""},{"dropping-particle":"","family":"Donnelly","given":"Christine A","non-dropping-particle":"","parse-names":false,"suffix":""},{"dropping-particle":"","family":"Castellanos-Beltran","given":"Manuel","non-dropping-particle":"","parse-names":false,"suffix":""},{"dropping-particle":"","family":"Schneider","given":"Michael L","non-dropping-particle":"","parse-names":false,"suffix":""},{"dropping-particle":"","family":"Mirin","given":"Richard P","non-dropping-particle":"","parse-names":false,"suffix":""},{"dropping-particle":"","family":"Nam","given":"Sae Woo","non-dropping-particle":"","parse-names":false,"suffix":""}],"container-title":"arXiv preprint arXiv:1805.01937","id":"ITEM-1","issued":{"date-parts":[["2018"]]},"title":"Superconducting optoelectronic neurons III: Synaptic plasticity","type":"article-journal"},"uris":["http://www.mendeley.com/documents/?uuid=b60a62ce-d82a-4014-89bc-0245db768808"]}],"mendeley":{"formattedCitation":"(Shainline &lt;i&gt;et al.&lt;/i&gt;, 2018)","plainTextFormattedCitation":"(Shainline et al., 2018)","previouslyFormattedCitation":"(Shainline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Shainline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rPr>
        <w:t>. This is known as the learning algorithm</w:t>
      </w:r>
      <w:r w:rsidRPr="00C21C91">
        <w:rPr>
          <w:color w:val="000000" w:themeColor="text1"/>
          <w:lang w:val="en-US"/>
        </w:rPr>
        <w:t xml:space="preserve">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Masciotta","given":"Maria Giovanna","non-dropping-particle":"","parse-names":false,"suffix":""},{"dropping-particle":"","family":"Barontini","given":"Alberto","non-dropping-particle":"","parse-names":false,"suffix":""},{"dropping-particle":"","family":"Ramos","given":"Lu\\'\\is F","non-dropping-particle":"","parse-names":false,"suffix":""},{"dropping-particle":"","family":"Amado-Mendes","given":"Paulo","non-dropping-particle":"","parse-names":false,"suffix":""},{"dropping-particle":"","family":"Lourenço","given":"Paulo B","non-dropping-particle":"","parse-names":false,"suffix":""}],"id":"ITEM-1","issued":{"date-parts":[["2019"]]},"publisher":"Inderscience","title":"An overview on structural health monitoring: From the current state-of-the-art to new bio-inspired sensing paradigms","type":"article-journal"},"uris":["http://www.mendeley.com/documents/?uuid=196368b3-f874-49dd-87a5-c8a679f433b3"]}],"mendeley":{"formattedCitation":"(Masciotta &lt;i&gt;et al.&lt;/i&gt;, 2019)","plainTextFormattedCitation":"(Masciotta et al., 2019)","previouslyFormattedCitation":"(Masciotta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Masciotta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rPr>
        <w:t>. The control signal is another name for the learning algorithm.</w:t>
      </w:r>
    </w:p>
    <w:p w14:paraId="721504F4" w14:textId="77777777" w:rsidR="005506AF" w:rsidRPr="00C21C91" w:rsidRDefault="005506AF" w:rsidP="00EF2988">
      <w:pPr>
        <w:pStyle w:val="BodyText"/>
        <w:rPr>
          <w:color w:val="000000" w:themeColor="text1"/>
        </w:rPr>
      </w:pPr>
    </w:p>
    <w:p w14:paraId="46FDBDE6" w14:textId="196FB58E" w:rsidR="00683992" w:rsidRPr="00C21C91" w:rsidRDefault="00683992" w:rsidP="00120FE5">
      <w:pPr>
        <w:jc w:val="both"/>
        <w:rPr>
          <w:color w:val="000000" w:themeColor="text1"/>
        </w:rPr>
      </w:pPr>
    </w:p>
    <w:p w14:paraId="6D94CDBE" w14:textId="00A5E4F8" w:rsidR="005506AF" w:rsidRPr="00C21C91" w:rsidRDefault="005506AF" w:rsidP="00683992">
      <w:pPr>
        <w:rPr>
          <w:color w:val="000000" w:themeColor="text1"/>
        </w:rPr>
      </w:pPr>
    </w:p>
    <w:p w14:paraId="774DA3C8" w14:textId="0E4A1ACC" w:rsidR="005506AF" w:rsidRDefault="005506AF" w:rsidP="005506AF">
      <w:pPr>
        <w:pStyle w:val="Heading2"/>
        <w:rPr>
          <w:color w:val="000000" w:themeColor="text1"/>
        </w:rPr>
      </w:pPr>
      <w:r w:rsidRPr="00C21C91">
        <w:rPr>
          <w:color w:val="000000" w:themeColor="text1"/>
        </w:rPr>
        <w:t>Recurrent Neural Network</w:t>
      </w:r>
    </w:p>
    <w:p w14:paraId="4BF2B8B5" w14:textId="77777777" w:rsidR="005D6575" w:rsidRPr="005D6575" w:rsidRDefault="005D6575" w:rsidP="005D6575"/>
    <w:p w14:paraId="4E098421" w14:textId="552FDD63" w:rsidR="005506AF" w:rsidRPr="00C21C91" w:rsidRDefault="005506AF" w:rsidP="00AD16B4">
      <w:pPr>
        <w:jc w:val="both"/>
        <w:rPr>
          <w:color w:val="000000" w:themeColor="text1"/>
        </w:rPr>
      </w:pPr>
      <w:r w:rsidRPr="00C21C91">
        <w:rPr>
          <w:color w:val="000000" w:themeColor="text1"/>
        </w:rPr>
        <w:t xml:space="preserve">A </w:t>
      </w:r>
      <w:bookmarkStart w:id="1" w:name="OLE_LINK16"/>
      <w:bookmarkStart w:id="2" w:name="OLE_LINK17"/>
      <w:r w:rsidRPr="00C21C91">
        <w:rPr>
          <w:color w:val="000000" w:themeColor="text1"/>
        </w:rPr>
        <w:t xml:space="preserve">recurrent </w:t>
      </w:r>
      <w:bookmarkEnd w:id="1"/>
      <w:bookmarkEnd w:id="2"/>
      <w:r w:rsidRPr="00C21C91">
        <w:rPr>
          <w:color w:val="000000" w:themeColor="text1"/>
        </w:rPr>
        <w:t xml:space="preserve">neural network (RNN) is any system in which neurons transmit each other input signal </w:t>
      </w:r>
      <w:r w:rsidRPr="00C21C91">
        <w:rPr>
          <w:color w:val="000000" w:themeColor="text1"/>
        </w:rPr>
        <w:fldChar w:fldCharType="begin" w:fldLock="1"/>
      </w:r>
      <w:r w:rsidRPr="00C21C91">
        <w:rPr>
          <w:color w:val="000000" w:themeColor="text1"/>
        </w:rPr>
        <w:instrText>ADDIN CSL_CITATION {"citationItems":[{"id":"ITEM-1","itemData":{"author":[{"dropping-particle":"","family":"Ackerson","given":"Joseph M","non-dropping-particle":"","parse-names":false,"suffix":""},{"dropping-particle":"","family":"Dave","given":"Rushit","non-dropping-particle":"","parse-names":false,"suffix":""},{"dropping-particle":"","family":"Seliya","given":"Naeem","non-dropping-particle":"","parse-names":false,"suffix":""}],"container-title":"Information","id":"ITEM-1","issue":"7","issued":{"date-parts":[["2021"]]},"page":"272","publisher":"MDPI","title":"Applications of recurrent neural network for biometric authentication \\&amp; anomaly detection","type":"article-journal","volume":"12"},"uris":["http://www.mendeley.com/documents/?uuid=db39e0a5-0d50-4565-9c30-6007679b5d4f"]}],"mendeley":{"formattedCitation":"(Ackerson, Dave and Seliya, 2021)","plainTextFormattedCitation":"(Ackerson, Dave and Seliya, 2021)","previouslyFormattedCitation":"(Ackerson, Dave and Seliya,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Ackerson, Dave and Seliya, 2021)</w:t>
      </w:r>
      <w:r w:rsidRPr="00C21C91">
        <w:rPr>
          <w:color w:val="000000" w:themeColor="text1"/>
        </w:rPr>
        <w:fldChar w:fldCharType="end"/>
      </w:r>
      <w:r w:rsidRPr="00C21C91">
        <w:rPr>
          <w:color w:val="000000" w:themeColor="text1"/>
        </w:rPr>
        <w:t xml:space="preserve">. This notion contains a vast number of potential outcomes. Several reviews of specific RNN subtypes are currently available </w:t>
      </w:r>
      <w:r w:rsidRPr="00C21C91">
        <w:rPr>
          <w:color w:val="000000" w:themeColor="text1"/>
        </w:rPr>
        <w:fldChar w:fldCharType="begin" w:fldLock="1"/>
      </w:r>
      <w:r w:rsidRPr="00C21C91">
        <w:rPr>
          <w:color w:val="000000" w:themeColor="text1"/>
        </w:rPr>
        <w:instrText>ADDIN CSL_CITATION {"citationItems":[{"id":"ITEM-1","itemData":{"author":[{"dropping-particle":"","family":"Hughes","given":"Tyler W","non-dropping-particle":"","parse-names":false,"suffix":""},{"dropping-particle":"","family":"Williamson","given":"Ian A D","non-dropping-particle":"","parse-names":false,"suffix":""},{"dropping-particle":"","family":"Minkov","given":"Momchil","non-dropping-particle":"","parse-names":false,"suffix":""},{"dropping-particle":"","family":"Fan","given":"Shanhui","non-dropping-particle":"","parse-names":false,"suffix":""}],"container-title":"Science advances","id":"ITEM-1","issue":"12","issued":{"date-parts":[["2019"]]},"page":"eaay6946","publisher":"American Association for the Advancement of Science","title":"Wave physics as an analog recurrent neural network","type":"article-journal","volume":"5"},"uris":["http://www.mendeley.com/documents/?uuid=bd9b769c-ddeb-4917-8b3f-c6980383844d"]}],"mendeley":{"formattedCitation":"(Hughes &lt;i&gt;et al.&lt;/i&gt;, 2019)","plainTextFormattedCitation":"(Hughes et al., 2019)","previouslyFormattedCitation":"(Hughes &lt;i&gt;et al.&lt;/i&gt;, 2019)"},"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Hughes </w:t>
      </w:r>
      <w:r w:rsidRPr="00C21C91">
        <w:rPr>
          <w:i/>
          <w:noProof/>
          <w:color w:val="000000" w:themeColor="text1"/>
        </w:rPr>
        <w:t>et al.</w:t>
      </w:r>
      <w:r w:rsidRPr="00C21C91">
        <w:rPr>
          <w:noProof/>
          <w:color w:val="000000" w:themeColor="text1"/>
        </w:rPr>
        <w:t>, 2019)</w:t>
      </w:r>
      <w:r w:rsidRPr="00C21C91">
        <w:rPr>
          <w:color w:val="000000" w:themeColor="text1"/>
        </w:rPr>
        <w:fldChar w:fldCharType="end"/>
      </w:r>
      <w:r w:rsidRPr="00C21C91">
        <w:rPr>
          <w:color w:val="000000" w:themeColor="text1"/>
        </w:rPr>
        <w:t>.</w:t>
      </w:r>
    </w:p>
    <w:p w14:paraId="284CFC67" w14:textId="413FD3F0" w:rsidR="005506AF" w:rsidRPr="00C21C91" w:rsidRDefault="005506AF" w:rsidP="00AD16B4">
      <w:pPr>
        <w:jc w:val="both"/>
        <w:rPr>
          <w:color w:val="000000" w:themeColor="text1"/>
        </w:rPr>
      </w:pPr>
      <w:r w:rsidRPr="00C21C91">
        <w:rPr>
          <w:color w:val="000000" w:themeColor="text1"/>
        </w:rPr>
        <w:t>RNNs that are artificial neural networks (</w:t>
      </w:r>
      <w:proofErr w:type="spellStart"/>
      <w:r w:rsidRPr="00C21C91">
        <w:rPr>
          <w:color w:val="000000" w:themeColor="text1"/>
        </w:rPr>
        <w:t>aRNN</w:t>
      </w:r>
      <w:proofErr w:type="spellEnd"/>
      <w:r w:rsidRPr="00C21C91">
        <w:rPr>
          <w:color w:val="000000" w:themeColor="text1"/>
        </w:rPr>
        <w:t xml:space="preserve">) are frequently deemed helpful for advanced applications in these assessments </w:t>
      </w:r>
      <w:r w:rsidRPr="00C21C91">
        <w:rPr>
          <w:color w:val="000000" w:themeColor="text1"/>
        </w:rPr>
        <w:fldChar w:fldCharType="begin" w:fldLock="1"/>
      </w:r>
      <w:r w:rsidRPr="00C21C91">
        <w:rPr>
          <w:color w:val="000000" w:themeColor="text1"/>
        </w:rPr>
        <w:instrText>ADDIN CSL_CITATION {"citationItems":[{"id":"ITEM-1","itemData":{"author":[{"dropping-particle":"","family":"Lin","given":"Jerry Chun-Wei","non-dropping-particle":"","parse-names":false,"suffix":""},{"dropping-particle":"","family":"Shao","given":"Yinan","non-dropping-particle":"","parse-names":false,"suffix":""},{"dropping-particle":"","family":"Djenouri","given":"Youcef","non-dropping-particle":"","parse-names":false,"suffix":""},{"dropping-particle":"","family":"Yun","given":"Unil","non-dropping-particle":"","parse-names":false,"suffix":""}],"container-title":"Knowledge-Based Systems","id":"ITEM-1","issued":{"date-parts":[["2021"]]},"page":"106548","publisher":"Elsevier","title":"ASRNN: A recurrent neural network with an attention model for sequence labeling","type":"article-journal","volume":"212"},"uris":["http://www.mendeley.com/documents/?uuid=ba1bdb41-482d-47ad-ac5e-93c94e3f9d9b"]}],"mendeley":{"formattedCitation":"(Lin &lt;i&gt;et al.&lt;/i&gt;, 2021)","plainTextFormattedCitation":"(Lin et al., 2021)","previouslyFormattedCitation":"(Lin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n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To supplement previous contributions, this summary focuses on biologically recurrent neural networks (</w:t>
      </w:r>
      <w:proofErr w:type="spellStart"/>
      <w:r w:rsidRPr="00C21C91">
        <w:rPr>
          <w:color w:val="000000" w:themeColor="text1"/>
        </w:rPr>
        <w:t>bRNN</w:t>
      </w:r>
      <w:proofErr w:type="spellEnd"/>
      <w:r w:rsidRPr="00C21C91">
        <w:rPr>
          <w:color w:val="000000" w:themeColor="text1"/>
        </w:rPr>
        <w:t xml:space="preserve">) observed in the nervous system. Since feedback is prevalent in the brain, this job could encompass the majority of cognitive control </w:t>
      </w:r>
      <w:r w:rsidRPr="00C21C91">
        <w:rPr>
          <w:color w:val="000000" w:themeColor="text1"/>
        </w:rPr>
        <w:fldChar w:fldCharType="begin" w:fldLock="1"/>
      </w:r>
      <w:r w:rsidRPr="00C21C91">
        <w:rPr>
          <w:color w:val="000000" w:themeColor="text1"/>
        </w:rPr>
        <w:instrText>ADDIN CSL_CITATION {"citationItems":[{"id":"ITEM-1","itemData":{"author":[{"dropping-particle":"","family":"Li","given":"Shuai","non-dropping-particle":"","parse-names":false,"suffix":""},{"dropping-particle":"","family":"Li","given":"Wanqing","non-dropping-particle":"","parse-names":false,"suffix":""},{"dropping-particle":"","family":"Cook","given":"Chris","non-dropping-particle":"","parse-names":false,"suffix":""},{"dropping-particle":"","family":"Zhu","given":"Ce","non-dropping-particle":"","parse-names":false,"suffix":""},{"dropping-particle":"","family":"Gao","given":"Yanbo","non-dropping-particle":"","parse-names":false,"suffix":""}],"container-title":"Proceedings of the IEEE conference on computer vision and pattern recognition","id":"ITEM-1","issued":{"date-parts":[["2018"]]},"page":"5457-5466","title":"Independently recurrent neural network (indrnn): Building a longer and deeper rnn","type":"paper-conference"},"uris":["http://www.mendeley.com/documents/?uuid=13818a45-641d-47cc-822f-2e083c43d7e6"]}],"mendeley":{"formattedCitation":"(Li &lt;i&gt;et al.&lt;/i&gt;, 2018)","plainTextFormattedCitation":"(Li et al., 2018)","previouslyFormattedCitation":"(Li &lt;i&gt;et al.&lt;/i&gt;, 2018)"},"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Li </w:t>
      </w:r>
      <w:r w:rsidRPr="00C21C91">
        <w:rPr>
          <w:i/>
          <w:noProof/>
          <w:color w:val="000000" w:themeColor="text1"/>
        </w:rPr>
        <w:t>et al.</w:t>
      </w:r>
      <w:r w:rsidRPr="00C21C91">
        <w:rPr>
          <w:noProof/>
          <w:color w:val="000000" w:themeColor="text1"/>
        </w:rPr>
        <w:t>, 2018)</w:t>
      </w:r>
      <w:r w:rsidRPr="00C21C91">
        <w:rPr>
          <w:color w:val="000000" w:themeColor="text1"/>
        </w:rPr>
        <w:fldChar w:fldCharType="end"/>
      </w:r>
      <w:r w:rsidRPr="00C21C91">
        <w:rPr>
          <w:color w:val="000000" w:themeColor="text1"/>
        </w:rPr>
        <w:t xml:space="preserve">. The current review segregates </w:t>
      </w:r>
      <w:proofErr w:type="spellStart"/>
      <w:r w:rsidRPr="00C21C91">
        <w:rPr>
          <w:color w:val="000000" w:themeColor="text1"/>
        </w:rPr>
        <w:t>bRNNS</w:t>
      </w:r>
      <w:proofErr w:type="spellEnd"/>
      <w:r w:rsidRPr="00C21C91">
        <w:rPr>
          <w:color w:val="000000" w:themeColor="text1"/>
        </w:rPr>
        <w:t xml:space="preserve"> into those wherein control schemes eventuate in neural connections within several processing components that either appear in networks for distinct functional professions such </w:t>
      </w:r>
      <w:r w:rsidRPr="00C21C91">
        <w:rPr>
          <w:color w:val="000000" w:themeColor="text1"/>
        </w:rPr>
        <w:fldChar w:fldCharType="begin" w:fldLock="1"/>
      </w:r>
      <w:r w:rsidRPr="00C21C91">
        <w:rPr>
          <w:color w:val="000000" w:themeColor="text1"/>
        </w:rPr>
        <w:instrText>ADDIN CSL_CITATION {"citationItems":[{"id":"ITEM-1","itemData":{"author":[{"dropping-particle":"","family":"Pang","given":"Zhihong","non-dropping-particle":"","parse-names":false,"suffix":""},{"dropping-particle":"","family":"Niu","given":"Fuxin","non-dropping-particle":"","parse-names":false,"suffix":""},{"dropping-particle":"","family":"O’Neill","given":"Zheng","non-dropping-particle":"","parse-names":false,"suffix":""}],"container-title":"Renewable Energy","id":"ITEM-1","issued":{"date-parts":[["2020"]]},"page":"279-289","publisher":"Elsevier","title":"Solar radiation prediction using recurrent neural network and artificial neural network: A case study with comparisons","type":"article-journal","volume":"156"},"uris":["http://www.mendeley.com/documents/?uuid=2b7fd4f0-743b-480b-8e2c-99ea8d06860e"]}],"mendeley":{"formattedCitation":"(Pang, Niu and O’Neill, 2020)","plainTextFormattedCitation":"(Pang, Niu and O’Neill, 2020)","previouslyFormattedCitation":"(Pang, Niu and O’Neill,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Pang, Niu and O’Neill, 2020)</w:t>
      </w:r>
      <w:r w:rsidRPr="00C21C91">
        <w:rPr>
          <w:color w:val="000000" w:themeColor="text1"/>
        </w:rPr>
        <w:fldChar w:fldCharType="end"/>
      </w:r>
      <w:r w:rsidRPr="00C21C91">
        <w:rPr>
          <w:color w:val="000000" w:themeColor="text1"/>
        </w:rPr>
        <w:t xml:space="preserve"> as needed to store geographic distribution in limited attention span, winner-take-all strategic planning, edge enhancement and normalization </w:t>
      </w:r>
      <w:r w:rsidRPr="00C21C91">
        <w:rPr>
          <w:color w:val="000000" w:themeColor="text1"/>
        </w:rPr>
        <w:fldChar w:fldCharType="begin" w:fldLock="1"/>
      </w:r>
      <w:r w:rsidRPr="00C21C91">
        <w:rPr>
          <w:color w:val="000000" w:themeColor="text1"/>
        </w:rPr>
        <w:instrText>ADDIN CSL_CITATION {"citationItems":[{"id":"ITEM-1","itemData":{"author":[{"dropping-particle":"","family":"Moghar","given":"Adil","non-dropping-particle":"","parse-names":false,"suffix":""},{"dropping-particle":"","family":"Hamiche","given":"Mhamed","non-dropping-particle":"","parse-names":false,"suffix":""}],"container-title":"Procedia Computer Science","id":"ITEM-1","issued":{"date-parts":[["2020"]]},"page":"1168-1173","publisher":"Elsevier","title":"Stock market prediction using LSTM recurrent neural network","type":"article-journal","volume":"170"},"uris":["http://www.mendeley.com/documents/?uuid=3550cb35-4977-42af-ab54-d12c0a146f0d"]}],"mendeley":{"formattedCitation":"(Moghar and Hamiche, 2020)","plainTextFormattedCitation":"(Moghar and Hamiche, 2020)","previouslyFormattedCitation":"(Moghar and Hamiche, 2020)"},"properties":{"noteIndex":0},"schema":"https://github.com/citation-style-language/schema/raw/master/csl-citation.json"}</w:instrText>
      </w:r>
      <w:r w:rsidRPr="00C21C91">
        <w:rPr>
          <w:color w:val="000000" w:themeColor="text1"/>
        </w:rPr>
        <w:fldChar w:fldCharType="separate"/>
      </w:r>
      <w:r w:rsidRPr="00C21C91">
        <w:rPr>
          <w:noProof/>
          <w:color w:val="000000" w:themeColor="text1"/>
        </w:rPr>
        <w:t>(Moghar and Hamiche, 2020)</w:t>
      </w:r>
      <w:r w:rsidRPr="00C21C91">
        <w:rPr>
          <w:color w:val="000000" w:themeColor="text1"/>
        </w:rPr>
        <w:fldChar w:fldCharType="end"/>
      </w:r>
      <w:r w:rsidRPr="00C21C91">
        <w:rPr>
          <w:color w:val="000000" w:themeColor="text1"/>
        </w:rPr>
        <w:t xml:space="preserve">, hill climbing, vibrations of various types (relatively constant, traveling vibrations, haphazard), depositing sequential chronological events in learning and memory, and consecutive acquiring knowledge of directories </w:t>
      </w:r>
      <w:r w:rsidRPr="00C21C91">
        <w:rPr>
          <w:color w:val="000000" w:themeColor="text1"/>
        </w:rPr>
        <w:fldChar w:fldCharType="begin" w:fldLock="1"/>
      </w:r>
      <w:r w:rsidRPr="00C21C91">
        <w:rPr>
          <w:color w:val="000000" w:themeColor="text1"/>
        </w:rPr>
        <w:instrText>ADDIN CSL_CITATION {"citationItems":[{"id":"ITEM-1","itemData":{"author":[{"dropping-particle":"","family":"Wang","given":"Yunbo","non-dropping-particle":"","parse-names":false,"suffix":""},{"dropping-particle":"","family":"Wu","given":"Haixu","non-dropping-particle":"","parse-names":false,"suffix":""},{"dropping-particle":"","family":"Zhang","given":"Jianjin","non-dropping-particle":"","parse-names":false,"suffix":""},{"dropping-particle":"","family":"Gao","given":"Zhifeng","non-dropping-particle":"","parse-names":false,"suffix":""},{"dropping-particle":"","family":"Wang","given":"Jianmin","non-dropping-particle":"","parse-names":false,"suffix":""},{"dropping-particle":"","family":"Yu","given":"Philip","non-dropping-particle":"","parse-names":false,"suffix":""},{"dropping-particle":"","family":"Long","given":"Mingsheng","non-dropping-particle":"","parse-names":false,"suffix":""}],"container-title":"IEEE Transactions on Pattern Analysis and Machine Intelligence","id":"ITEM-1","issued":{"date-parts":[["2022"]]},"publisher":"IEEE","title":"Predrnn: A recurrent neural network for spatiotemporal predictive learning","type":"article-journal"},"uris":["http://www.mendeley.com/documents/?uuid=cceb83fd-14a9-48ab-975f-8cd940544f7d"]}],"mendeley":{"formattedCitation":"(Wang &lt;i&gt;et al.&lt;/i&gt;, 2022)","plainTextFormattedCitation":"(Wang et al., 2022)","previouslyFormattedCitation":"(Wang &lt;i&gt;et al.&lt;/i&gt;, 2022)"},"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Wang </w:t>
      </w:r>
      <w:r w:rsidRPr="00C21C91">
        <w:rPr>
          <w:i/>
          <w:noProof/>
          <w:color w:val="000000" w:themeColor="text1"/>
        </w:rPr>
        <w:t>et al.</w:t>
      </w:r>
      <w:r w:rsidRPr="00C21C91">
        <w:rPr>
          <w:noProof/>
          <w:color w:val="000000" w:themeColor="text1"/>
        </w:rPr>
        <w:t>, 2022)</w:t>
      </w:r>
      <w:r w:rsidRPr="00C21C91">
        <w:rPr>
          <w:color w:val="000000" w:themeColor="text1"/>
        </w:rPr>
        <w:fldChar w:fldCharType="end"/>
      </w:r>
      <w:r w:rsidRPr="00C21C91">
        <w:rPr>
          <w:color w:val="000000" w:themeColor="text1"/>
        </w:rPr>
        <w:t xml:space="preserve">. A recurrent neural network (RNN) is a machine learning algorithm that employs periodic or time data during the period </w:t>
      </w:r>
      <w:r w:rsidRPr="00C21C91">
        <w:rPr>
          <w:color w:val="000000" w:themeColor="text1"/>
        </w:rPr>
        <w:fldChar w:fldCharType="begin" w:fldLock="1"/>
      </w:r>
      <w:r w:rsidRPr="00C21C91">
        <w:rPr>
          <w:color w:val="000000" w:themeColor="text1"/>
        </w:rPr>
        <w:instrText>ADDIN CSL_CITATION {"citationItems":[{"id":"ITEM-1","itemData":{"author":[{"dropping-particle":"","family":"Shang","given":"Kailin","non-dropping-particle":"","parse-names":false,"suffix":""},{"dropping-particle":"","family":"Chen","given":"Ziyi","non-dropping-particle":"","parse-names":false,"suffix":""},{"dropping-particle":"","family":"Liu","given":"Zhixin","non-dropping-particle":"","parse-names":false,"suffix":""},{"dropping-particle":"","family":"Song","given":"Lihong","non-dropping-particle":"","parse-names":false,"suffix":""},{"dropping-particle":"","family":"Zheng","given":"Wenfeng","non-dropping-particle":"","parse-names":false,"suffix":""},{"dropping-particle":"","family":"Yang","given":"Bo","non-dropping-particle":"","parse-names":false,"suffix":""},{"dropping-particle":"","family":"Liu","given":"Shan","non-dropping-particle":"","parse-names":false,"suffix":""},{"dropping-particle":"","family":"Yin","given":"Lirong","non-dropping-particle":"","parse-names":false,"suffix":""}],"container-title":"Atmosphere","id":"ITEM-1","issue":"12","issued":{"date-parts":[["2021"]]},"page":"1625","publisher":"MDPI","title":"Haze prediction model using deep recurrent neural network","type":"article-journal","volume":"12"},"uris":["http://www.mendeley.com/documents/?uuid=cf46505d-2b11-4e26-8ae7-7e963e91b2ef"]}],"mendeley":{"formattedCitation":"(Shang &lt;i&gt;et al.&lt;/i&gt;, 2021)","plainTextFormattedCitation":"(Shang et al., 2021)","previouslyFormattedCitation":"(Shang &lt;i&gt;et al.&lt;/i&gt;, 2021)"},"properties":{"noteIndex":0},"schema":"https://github.com/citation-style-language/schema/raw/master/csl-citation.json"}</w:instrText>
      </w:r>
      <w:r w:rsidRPr="00C21C91">
        <w:rPr>
          <w:color w:val="000000" w:themeColor="text1"/>
        </w:rPr>
        <w:fldChar w:fldCharType="separate"/>
      </w:r>
      <w:r w:rsidRPr="00C21C91">
        <w:rPr>
          <w:noProof/>
          <w:color w:val="000000" w:themeColor="text1"/>
        </w:rPr>
        <w:t xml:space="preserve">(Shang </w:t>
      </w:r>
      <w:r w:rsidRPr="00C21C91">
        <w:rPr>
          <w:i/>
          <w:noProof/>
          <w:color w:val="000000" w:themeColor="text1"/>
        </w:rPr>
        <w:t>et al.</w:t>
      </w:r>
      <w:r w:rsidRPr="00C21C91">
        <w:rPr>
          <w:noProof/>
          <w:color w:val="000000" w:themeColor="text1"/>
        </w:rPr>
        <w:t>, 2021)</w:t>
      </w:r>
      <w:r w:rsidRPr="00C21C91">
        <w:rPr>
          <w:color w:val="000000" w:themeColor="text1"/>
        </w:rPr>
        <w:fldChar w:fldCharType="end"/>
      </w:r>
      <w:r w:rsidRPr="00C21C91">
        <w:rPr>
          <w:color w:val="000000" w:themeColor="text1"/>
        </w:rPr>
        <w:t xml:space="preserve">. </w:t>
      </w:r>
    </w:p>
    <w:p w14:paraId="47236AEE" w14:textId="34CA1729" w:rsidR="00535977" w:rsidRPr="00C21C91" w:rsidRDefault="00535977" w:rsidP="00460391">
      <w:pPr>
        <w:jc w:val="both"/>
        <w:rPr>
          <w:color w:val="000000" w:themeColor="text1"/>
        </w:rPr>
      </w:pPr>
    </w:p>
    <w:p w14:paraId="3754940C" w14:textId="0424DA68" w:rsidR="00535977" w:rsidRPr="00AD16B4" w:rsidRDefault="00535977" w:rsidP="00114710">
      <w:pPr>
        <w:pStyle w:val="BodyText"/>
        <w:rPr>
          <w:color w:val="000000" w:themeColor="text1"/>
          <w:lang w:val="en-US"/>
        </w:rPr>
      </w:pPr>
      <w:r w:rsidRPr="00C21C91">
        <w:rPr>
          <w:color w:val="000000" w:themeColor="text1"/>
          <w:lang w:val="en-US"/>
        </w:rPr>
        <w:t xml:space="preserve">Let's use the expression "feeling underneath the temperature," widely used to describe someone who is ill, to explain RNNs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Chen","given":"Jinglong","non-dropping-particle":"","parse-names":false,"suffix":""},{"dropping-particle":"","family":"Jing","given":"Hongjie","non-dropping-particle":"","parse-names":false,"suffix":""},{"dropping-particle":"","family":"Chang","given":"Yuanhong","non-dropping-particle":"","parse-names":false,"suffix":""},{"dropping-particle":"","family":"Liu","given":"Qian","non-dropping-particle":"","parse-names":false,"suffix":""}],"container-title":"Reliability Engineering \\&amp; System Safety","id":"ITEM-1","issued":{"date-parts":[["2019"]]},"page":"372-382","publisher":"Elsevier","title":"Gated recurrent unit based recurrent neural network for remaining useful life prediction of nonlinear deterioration process","type":"article-journal","volume":"185"},"uris":["http://www.mendeley.com/documents/?uuid=569fcaf4-5bbf-4112-b62d-3d2f9e5255cb"]}],"mendeley":{"formattedCitation":"(Chen &lt;i&gt;et al.&lt;/i&gt;, 2019)","plainTextFormattedCitation":"(Chen et al., 2019)","previouslyFormattedCitation":"(Che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Che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 xml:space="preserve">. For the expression to understand its mean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arfuddin","given":"Abdullah Aziz","non-dropping-particle":"","parse-names":false,"suffix":""},{"dropping-particle":"","family":"Tihami","given":"Md Nafis","non-dropping-particle":"","parse-names":false,"suffix":""},{"dropping-particle":"","family":"Islam","given":"Md Saiful","non-dropping-particle":"","parse-names":false,"suffix":""}],"container-title":"2018 International conference on Bangla speech and language processing (ICBSLP)","id":"ITEM-1","issued":{"date-parts":[["2018"]]},"page":"1-4","title":"A deep recurrent neural network with bilstm model for sentiment classification","type":"paper-conference"},"uris":["http://www.mendeley.com/documents/?uuid=42fb6117-fd84-4f51-b0f0-b24217dbb3b5"]}],"mendeley":{"formattedCitation":"(Sharfuddin, Tihami and Islam, 2018)","plainTextFormattedCitation":"(Sharfuddin, Tihami and Islam,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arfuddin, Tihami and Islam, 2018)</w:t>
      </w:r>
      <w:r w:rsidRPr="00C21C91">
        <w:rPr>
          <w:color w:val="000000" w:themeColor="text1"/>
          <w:lang w:val="en-US"/>
        </w:rPr>
        <w:fldChar w:fldCharType="end"/>
      </w:r>
      <w:r w:rsidRPr="00C21C91">
        <w:rPr>
          <w:color w:val="000000" w:themeColor="text1"/>
          <w:lang w:val="en-US"/>
        </w:rPr>
        <w:t xml:space="preserve"> it must be articulated in that direction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Tang","given":"Tuan A","non-dropping-particle":"","parse-names":false,"suffix":""},{"dropping-particle":"","family":"Mhamdi","given":"Lotfi","non-dropping-particle":"","parse-names":false,"suffix":""},{"dropping-particle":"","family":"McLernon","given":"Des","non-dropping-particle":"","parse-names":false,"suffix":""},{"dropping-particle":"","family":"Zaidi","given":"Syed Ali Raza","non-dropping-particle":"","parse-names":false,"suffix":""},{"dropping-particle":"","family":"Ghogho","given":"Mounir","non-dropping-particle":"","parse-names":false,"suffix":""}],"container-title":"2018 4th IEEE Conference on Network Softwarization and Workshops (NetSoft)","id":"ITEM-1","issued":{"date-parts":[["2018"]]},"page":"202-206","title":"Deep recurrent neural network for intrusion detection in sdn-based networks","type":"paper-conference"},"uris":["http://www.mendeley.com/documents/?uuid=75d029f7-9009-40b7-a9bb-fdcc0a3040b1"]}],"mendeley":{"formattedCitation":"(Tang &lt;i&gt;et al.&lt;/i&gt;, 2018)","plainTextFormattedCitation":"(Tang et al., 2018)","previouslyFormattedCitation":"(Tang &lt;i&gt;et al.&lt;/i&gt;,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Tang </w:t>
      </w:r>
      <w:r w:rsidRPr="00C21C91">
        <w:rPr>
          <w:i/>
          <w:noProof/>
          <w:color w:val="000000" w:themeColor="text1"/>
          <w:lang w:val="en-US"/>
        </w:rPr>
        <w:t>et al.</w:t>
      </w:r>
      <w:r w:rsidRPr="00C21C91">
        <w:rPr>
          <w:noProof/>
          <w:color w:val="000000" w:themeColor="text1"/>
          <w:lang w:val="en-US"/>
        </w:rPr>
        <w:t>, 2018)</w:t>
      </w:r>
      <w:r w:rsidRPr="00C21C91">
        <w:rPr>
          <w:color w:val="000000" w:themeColor="text1"/>
          <w:lang w:val="en-US"/>
        </w:rPr>
        <w:fldChar w:fldCharType="end"/>
      </w:r>
      <w:r w:rsidRPr="00C21C91">
        <w:rPr>
          <w:color w:val="000000" w:themeColor="text1"/>
          <w:lang w:val="en-US"/>
        </w:rPr>
        <w:t xml:space="preserve">. Therefore, recurrent networks must accommodate the arrangement of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Shen","given":"Zhen","non-dropping-particle":"","parse-names":false,"suffix":""},{"dropping-particle":"","family":"Bao","given":"Wenzheng","non-dropping-particle":"","parse-names":false,"suffix":""},{"dropping-particle":"","family":"Huang","given":"De-Shuang","non-dropping-particle":"","parse-names":false,"suffix":""}],"container-title":"Scientific reports","id":"ITEM-1","issue":"1","issued":{"date-parts":[["2018"]]},"page":"1-10","publisher":"Nature Publishing Group","title":"Recurrent neural network for predicting transcription factor binding sites","type":"article-journal","volume":"8"},"uris":["http://www.mendeley.com/documents/?uuid=a2aa634a-a9f4-4e9d-ac84-975c1f3f59d5"]}],"mendeley":{"formattedCitation":"(Shen, Bao and Huang, 2018)","plainTextFormattedCitation":"(Shen, Bao and Huang, 2018)","previouslyFormattedCitation":"(Shen, Bao and Huang, 2018)"},"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Shen, Bao and Huang, 2018)</w:t>
      </w:r>
      <w:r w:rsidRPr="00C21C91">
        <w:rPr>
          <w:color w:val="000000" w:themeColor="text1"/>
          <w:lang w:val="en-US"/>
        </w:rPr>
        <w:fldChar w:fldCharType="end"/>
      </w:r>
      <w:r w:rsidRPr="00C21C91">
        <w:rPr>
          <w:color w:val="000000" w:themeColor="text1"/>
          <w:lang w:val="en-US"/>
        </w:rPr>
        <w:t xml:space="preserve"> each word in the vocabulary to anticipate the following word in the sequencing </w:t>
      </w:r>
      <w:r w:rsidRPr="00C21C91">
        <w:rPr>
          <w:color w:val="000000" w:themeColor="text1"/>
          <w:lang w:val="en-US"/>
        </w:rPr>
        <w:fldChar w:fldCharType="begin" w:fldLock="1"/>
      </w:r>
      <w:r w:rsidRPr="00C21C91">
        <w:rPr>
          <w:color w:val="000000" w:themeColor="text1"/>
          <w:lang w:val="en-US"/>
        </w:rPr>
        <w:instrText>ADDIN CSL_CITATION {"citationItems":[{"id":"ITEM-1","itemData":{"author":[{"dropping-particle":"","family":"Fan","given":"Cheng","non-dropping-particle":"","parse-names":false,"suffix":""},{"dropping-particle":"","family":"Wang","given":"Jiayuan","non-dropping-particle":"","parse-names":false,"suffix":""},{"dropping-particle":"","family":"Gang","given":"Wenjie","non-dropping-particle":"","parse-names":false,"suffix":""},{"dropping-particle":"","family":"Li","given":"Shenghan","non-dropping-particle":"","parse-names":false,"suffix":""}],"container-title":"Applied energy","id":"ITEM-1","issued":{"date-parts":[["2019"]]},"page":"700-710","publisher":"Elsevier","title":"Assessment of deep recurrent neural network-based strategies for short-term building energy predictions","type":"article-journal","volume":"236"},"uris":["http://www.mendeley.com/documents/?uuid=0e93368e-51f6-4f70-baf2-5e5226cc7c53"]}],"mendeley":{"formattedCitation":"(Fan &lt;i&gt;et al.&lt;/i&gt;, 2019)","plainTextFormattedCitation":"(Fan et al., 2019)","previouslyFormattedCitation":"(Fan &lt;i&gt;et al.&lt;/i&gt;, 2019)"},"properties":{"noteIndex":0},"schema":"https://github.com/citation-style-language/schema/raw/master/csl-citation.json"}</w:instrText>
      </w:r>
      <w:r w:rsidRPr="00C21C91">
        <w:rPr>
          <w:color w:val="000000" w:themeColor="text1"/>
          <w:lang w:val="en-US"/>
        </w:rPr>
        <w:fldChar w:fldCharType="separate"/>
      </w:r>
      <w:r w:rsidRPr="00C21C91">
        <w:rPr>
          <w:noProof/>
          <w:color w:val="000000" w:themeColor="text1"/>
          <w:lang w:val="en-US"/>
        </w:rPr>
        <w:t xml:space="preserve">(Fan </w:t>
      </w:r>
      <w:r w:rsidRPr="00C21C91">
        <w:rPr>
          <w:i/>
          <w:noProof/>
          <w:color w:val="000000" w:themeColor="text1"/>
          <w:lang w:val="en-US"/>
        </w:rPr>
        <w:t>et al.</w:t>
      </w:r>
      <w:r w:rsidRPr="00C21C91">
        <w:rPr>
          <w:noProof/>
          <w:color w:val="000000" w:themeColor="text1"/>
          <w:lang w:val="en-US"/>
        </w:rPr>
        <w:t>, 2019)</w:t>
      </w:r>
      <w:r w:rsidRPr="00C21C91">
        <w:rPr>
          <w:color w:val="000000" w:themeColor="text1"/>
          <w:lang w:val="en-US"/>
        </w:rPr>
        <w:fldChar w:fldCharType="end"/>
      </w:r>
      <w:r w:rsidRPr="00C21C91">
        <w:rPr>
          <w:color w:val="000000" w:themeColor="text1"/>
          <w:lang w:val="en-US"/>
        </w:rPr>
        <w:t>.</w:t>
      </w:r>
    </w:p>
    <w:p w14:paraId="645BCF13" w14:textId="057DCCD0" w:rsidR="00535977" w:rsidRPr="00C21C91" w:rsidRDefault="00535977" w:rsidP="00114710">
      <w:pPr>
        <w:pStyle w:val="BodyText"/>
        <w:rPr>
          <w:color w:val="000000" w:themeColor="text1"/>
          <w:lang w:val="en-US"/>
        </w:rPr>
      </w:pPr>
      <w:r w:rsidRPr="00C21C91">
        <w:rPr>
          <w:color w:val="000000" w:themeColor="text1"/>
          <w:lang w:val="en-US"/>
        </w:rPr>
        <w:t>Recurrent networks are also distinguished by their transmission characteristics across all network layers. In contrast to machine learning techniques, which have separate weights for each junction, recurrent neural networks exchange the same weighted parameter throughout each stratum. However, these components are still modified by stochastic gradient descent and optimization algorithm to support evolutionary computation.</w:t>
      </w:r>
    </w:p>
    <w:p w14:paraId="4626FE43" w14:textId="2F0F373C" w:rsidR="00535977" w:rsidRPr="00C21C91" w:rsidRDefault="00067964" w:rsidP="00114710">
      <w:pPr>
        <w:pStyle w:val="BodyText"/>
        <w:rPr>
          <w:color w:val="000000" w:themeColor="text1"/>
          <w:lang w:val="en-US"/>
        </w:rPr>
      </w:pPr>
      <w:r w:rsidRPr="00C21C91">
        <w:rPr>
          <w:color w:val="000000" w:themeColor="text1"/>
          <w:lang w:val="en-US"/>
        </w:rPr>
        <w:t>Backpropagation artificial neural networks map one input to one destination, whereas recurrent neural networks do not have this requirement, although being depicted as such in the representations above. Furthermore, the length of their inputs and outputs can vary, and various RNNs are utilized for various use cases, including music production, subjectivity analysis, and computational linguistics.</w:t>
      </w:r>
    </w:p>
    <w:p w14:paraId="7DB2275F" w14:textId="77777777" w:rsidR="001D6E9E" w:rsidRPr="00C21C91" w:rsidRDefault="001D6E9E" w:rsidP="00114710">
      <w:pPr>
        <w:pStyle w:val="BodyText"/>
        <w:rPr>
          <w:color w:val="000000" w:themeColor="text1"/>
          <w:lang w:val="en-US"/>
        </w:rPr>
      </w:pPr>
      <w:r w:rsidRPr="00C21C91">
        <w:rPr>
          <w:color w:val="000000" w:themeColor="text1"/>
          <w:lang w:val="en-US"/>
        </w:rPr>
        <w:t>An activation function, as mentioned in the Learning section on Artificial Neural networks, indicates whether one neuron should be stimulated. Commonly, the nonlinear algorithms translate the activity of a neuronal to a number between 0 and 1 or -1 and 1. The following are descriptions of some of the most common operations:</w:t>
      </w:r>
    </w:p>
    <w:p w14:paraId="369D6205" w14:textId="77777777" w:rsidR="001D6E9E" w:rsidRPr="00C21C91" w:rsidRDefault="001D6E9E" w:rsidP="001D6E9E">
      <w:pPr>
        <w:pStyle w:val="BodyText"/>
        <w:rPr>
          <w:color w:val="000000" w:themeColor="text1"/>
          <w:lang w:val="en-US"/>
        </w:rPr>
      </w:pPr>
      <w:r w:rsidRPr="00C21C91">
        <w:rPr>
          <w:color w:val="000000" w:themeColor="text1"/>
          <w:lang w:val="en-US"/>
        </w:rPr>
        <w:t xml:space="preserve">Matrix multiplication: This is denoted by the equation </w:t>
      </w:r>
    </w:p>
    <w:p w14:paraId="4EC6330E" w14:textId="77777777" w:rsidR="001D6E9E" w:rsidRPr="00C21C91" w:rsidRDefault="001D6E9E" w:rsidP="001D6E9E">
      <w:pPr>
        <w:pStyle w:val="BodyText"/>
        <w:jc w:val="right"/>
        <w:rPr>
          <w:color w:val="000000" w:themeColor="text1"/>
          <w:lang w:val="en-US"/>
        </w:rPr>
      </w:pPr>
      <m:oMath>
        <m:r>
          <w:rPr>
            <w:rFonts w:ascii="Cambria Math" w:hAnsi="Cambria Math"/>
            <w:color w:val="000000" w:themeColor="text1"/>
            <w:lang w:val="en-US"/>
          </w:rPr>
          <m:t>g(x) = 1/(1 + e-x).</m:t>
        </m:r>
      </m:oMath>
      <w:r w:rsidRPr="00C21C91">
        <w:rPr>
          <w:color w:val="000000" w:themeColor="text1"/>
          <w:lang w:val="en-US"/>
        </w:rPr>
        <w:t xml:space="preserve"> </w:t>
      </w:r>
      <w:r w:rsidRPr="00C21C91">
        <w:rPr>
          <w:color w:val="000000" w:themeColor="text1"/>
          <w:lang w:val="en-US"/>
        </w:rPr>
        <w:tab/>
      </w:r>
      <w:r w:rsidRPr="00C21C91">
        <w:rPr>
          <w:color w:val="000000" w:themeColor="text1"/>
          <w:lang w:val="en-US"/>
        </w:rPr>
        <w:tab/>
        <w:t>(5)</w:t>
      </w:r>
    </w:p>
    <w:p w14:paraId="1A15AD69" w14:textId="43A3C420" w:rsidR="001D6E9E" w:rsidRPr="00C21C91" w:rsidRDefault="001D6E9E" w:rsidP="001D6E9E">
      <w:pPr>
        <w:pStyle w:val="BodyText"/>
        <w:keepNext/>
        <w:rPr>
          <w:color w:val="000000" w:themeColor="text1"/>
        </w:rPr>
      </w:pPr>
    </w:p>
    <w:p w14:paraId="04399AF7" w14:textId="30FAA65C" w:rsidR="005506AF" w:rsidRPr="00C21C91" w:rsidRDefault="005506AF" w:rsidP="00CC32AD">
      <w:pPr>
        <w:jc w:val="both"/>
        <w:rPr>
          <w:color w:val="000000" w:themeColor="text1"/>
        </w:rPr>
      </w:pPr>
    </w:p>
    <w:p w14:paraId="67E93A2D" w14:textId="39A4E53A" w:rsidR="001D6E9E" w:rsidRDefault="001D6E9E" w:rsidP="001D6E9E">
      <w:pPr>
        <w:pStyle w:val="Heading2"/>
        <w:rPr>
          <w:color w:val="000000" w:themeColor="text1"/>
        </w:rPr>
      </w:pPr>
      <w:r w:rsidRPr="00C21C91">
        <w:rPr>
          <w:color w:val="000000" w:themeColor="text1"/>
        </w:rPr>
        <w:t>Random Forest</w:t>
      </w:r>
    </w:p>
    <w:p w14:paraId="05FAA403" w14:textId="77777777" w:rsidR="005D6575" w:rsidRPr="005D6575" w:rsidRDefault="005D6575" w:rsidP="005D6575"/>
    <w:p w14:paraId="149F09EF" w14:textId="14DB8A06" w:rsidR="005506AF" w:rsidRPr="00C21C91" w:rsidRDefault="001D6E9E" w:rsidP="00AD16B4">
      <w:pPr>
        <w:pStyle w:val="BodyText"/>
        <w:rPr>
          <w:color w:val="000000" w:themeColor="text1"/>
        </w:rPr>
      </w:pPr>
      <w:r w:rsidRPr="00C21C91">
        <w:rPr>
          <w:color w:val="000000" w:themeColor="text1"/>
        </w:rPr>
        <w:t xml:space="preserve">Leo </w:t>
      </w:r>
      <w:proofErr w:type="spellStart"/>
      <w:r w:rsidRPr="00C21C91">
        <w:rPr>
          <w:color w:val="000000" w:themeColor="text1"/>
        </w:rPr>
        <w:t>Breiman</w:t>
      </w:r>
      <w:proofErr w:type="spellEnd"/>
      <w:r w:rsidRPr="00C21C91">
        <w:rPr>
          <w:color w:val="000000" w:themeColor="text1"/>
        </w:rPr>
        <w:t xml:space="preserve"> and Adele Cutler patented the Random Forest algorithm for machine learning, mixing the output of several decision trees to generate one conclusion. Its development has been spurred by its usability and adaptability, as it solves both classification and regression problems.</w:t>
      </w:r>
    </w:p>
    <w:p w14:paraId="38D8D2DE" w14:textId="77B6B0DA" w:rsidR="001D6E9E" w:rsidRPr="00C21C91" w:rsidRDefault="001D6E9E" w:rsidP="00620664">
      <w:pPr>
        <w:pStyle w:val="BodyText"/>
        <w:rPr>
          <w:color w:val="000000" w:themeColor="text1"/>
        </w:rPr>
      </w:pPr>
      <w:r w:rsidRPr="00C21C91">
        <w:rPr>
          <w:color w:val="000000" w:themeColor="text1"/>
        </w:rPr>
        <w:t xml:space="preserve">Ensemble techniques: Ensemble instructional methods consist of a collection of detectors, such as decision trees, and their projections are combined to get the most popular outcome. Bagging, maximum likelihood estimation, and boosts are well-known aggregation approaches. In 1996, Leo </w:t>
      </w:r>
      <w:proofErr w:type="spellStart"/>
      <w:r w:rsidRPr="00C21C91">
        <w:rPr>
          <w:color w:val="000000" w:themeColor="text1"/>
        </w:rPr>
        <w:t>Breiman</w:t>
      </w:r>
      <w:proofErr w:type="spellEnd"/>
      <w:r w:rsidRPr="00C21C91">
        <w:rPr>
          <w:color w:val="000000" w:themeColor="text1"/>
        </w:rPr>
        <w:t xml:space="preserve"> invented the store a collection; in this method, a randomized selection of information from a training set is collected with replenishment, i.e., the same data point might be sampled many times. After generating several training datasets, these algorithms are autonomously trained, and depending upon the type of task—regression or characterization averaged or percentage of those recommendations result in a more accurate representation. This method is frequently employed to reduce deviation in cluttered information.</w:t>
      </w:r>
    </w:p>
    <w:p w14:paraId="6ED49CA0" w14:textId="77777777" w:rsidR="001D6E9E" w:rsidRPr="00C21C91" w:rsidRDefault="001D6E9E" w:rsidP="00620664">
      <w:pPr>
        <w:pStyle w:val="BodyText"/>
        <w:rPr>
          <w:color w:val="000000" w:themeColor="text1"/>
        </w:rPr>
      </w:pPr>
      <w:r w:rsidRPr="00C21C91">
        <w:rPr>
          <w:color w:val="000000" w:themeColor="text1"/>
        </w:rPr>
        <w:lastRenderedPageBreak/>
        <w:t>Random forest approach: The algorithm modifies the bagging method since it combines bagging and attributes unpredictability to generate a forest of statistically independent decision trees. Feature randomization also called bagging or "the region growing approach,"  provides a random subset of attributes, ensuring a negative association between decision trees. This is the most significant distinction between decision trees and random forests. While the decision tree algorithm analyse every possible feature breakdown, random forests choose only a selection of these features.</w:t>
      </w:r>
    </w:p>
    <w:p w14:paraId="15DDE5F9" w14:textId="77777777" w:rsidR="001D6E9E" w:rsidRPr="00C21C91" w:rsidRDefault="001D6E9E" w:rsidP="00AD16B4">
      <w:pPr>
        <w:jc w:val="both"/>
        <w:rPr>
          <w:color w:val="000000" w:themeColor="text1"/>
        </w:rPr>
      </w:pPr>
    </w:p>
    <w:p w14:paraId="6D8B314F" w14:textId="77777777" w:rsidR="001D6E9E" w:rsidRPr="00C21C91" w:rsidRDefault="001D6E9E" w:rsidP="001D6E9E">
      <w:pPr>
        <w:pStyle w:val="BodyText"/>
        <w:rPr>
          <w:color w:val="000000" w:themeColor="text1"/>
        </w:rPr>
      </w:pPr>
      <w:r w:rsidRPr="00C21C91">
        <w:rPr>
          <w:color w:val="000000" w:themeColor="text1"/>
        </w:rPr>
        <w:t>If we return to the "should I surf?" situation, the question We may ask to verify the predictions may not be as exhaustive as the questions posed by another individual. By considering all possible security unpredictability, researchers can lower the risk of computational complexity, bias, and total variance, culminating in more accurate predictions.</w:t>
      </w:r>
    </w:p>
    <w:p w14:paraId="0FEF8A5B" w14:textId="77777777" w:rsidR="001D6E9E" w:rsidRPr="00C21C91" w:rsidRDefault="001D6E9E" w:rsidP="001D6E9E">
      <w:pPr>
        <w:pStyle w:val="BodyText"/>
        <w:rPr>
          <w:color w:val="000000" w:themeColor="text1"/>
        </w:rPr>
      </w:pPr>
      <w:r w:rsidRPr="00C21C91">
        <w:rPr>
          <w:color w:val="000000" w:themeColor="text1"/>
        </w:rPr>
        <w:t>Throughout the training, three principal parameters of the model must be established for random forest approaches. These include the size of branches, the frequency of trees, and the amount of sampled properties. The random forest classification can then be applied to regression or categorization issues.</w:t>
      </w:r>
    </w:p>
    <w:p w14:paraId="739B72D6" w14:textId="2E49742E" w:rsidR="001D6E9E" w:rsidRPr="00C21C91" w:rsidRDefault="001D6E9E" w:rsidP="001D6E9E">
      <w:pPr>
        <w:pStyle w:val="BodyText"/>
        <w:rPr>
          <w:color w:val="000000" w:themeColor="text1"/>
        </w:rPr>
      </w:pPr>
      <w:r w:rsidRPr="00C21C91">
        <w:rPr>
          <w:color w:val="000000" w:themeColor="text1"/>
        </w:rPr>
        <w:t xml:space="preserve">The random forest technique comprises a series of decision trees, but every forest in the composition is constructed of a training corpus, an information sample obtained from a classification algorithm with substitution. One-third of the base classifier is allotted as test data, referred to as the out-of-bag (OOB) sampling, which we will return to later. Showcase bagging then introduces additional instances of randomization, increasing the diversification of the collection and decreasing the relationship between decision trees. The evaluation of the predictions will vary based on the nature of the situation. For a </w:t>
      </w:r>
      <w:proofErr w:type="spellStart"/>
      <w:r w:rsidRPr="00C21C91">
        <w:rPr>
          <w:color w:val="000000" w:themeColor="text1"/>
        </w:rPr>
        <w:t>mode</w:t>
      </w:r>
      <w:r w:rsidR="00114710">
        <w:rPr>
          <w:color w:val="000000" w:themeColor="text1"/>
          <w:lang w:val="en-GB"/>
        </w:rPr>
        <w:t>l</w:t>
      </w:r>
      <w:r w:rsidR="00CC32AD">
        <w:rPr>
          <w:color w:val="000000" w:themeColor="text1"/>
          <w:lang w:val="en-GB"/>
        </w:rPr>
        <w:t>l</w:t>
      </w:r>
      <w:r w:rsidRPr="00C21C91">
        <w:rPr>
          <w:color w:val="000000" w:themeColor="text1"/>
        </w:rPr>
        <w:t>ing</w:t>
      </w:r>
      <w:proofErr w:type="spellEnd"/>
      <w:r w:rsidRPr="00C21C91">
        <w:rPr>
          <w:color w:val="000000" w:themeColor="text1"/>
        </w:rPr>
        <w:t xml:space="preserve"> job, the independent decision trees will be averaging, whereas, for a classification algorithm, the predicted group will be determined by the democratic majority or the most common categorical category. Last, the OOB sampling is employed in the merge to finalize the projection.</w:t>
      </w:r>
    </w:p>
    <w:p w14:paraId="222DB949" w14:textId="77777777" w:rsidR="001D6E9E" w:rsidRPr="00C21C91" w:rsidRDefault="001D6E9E" w:rsidP="001D6E9E">
      <w:pPr>
        <w:pStyle w:val="BodyText"/>
        <w:rPr>
          <w:color w:val="000000" w:themeColor="text1"/>
        </w:rPr>
      </w:pPr>
      <w:r w:rsidRPr="00C21C91">
        <w:rPr>
          <w:color w:val="000000" w:themeColor="text1"/>
        </w:rPr>
        <w:t>Simple to determine feature value: Random forest facilitates the evaluation of component contribution or relevance to the model. There are several approaches to evaluating the significance of a characteristic. Typically, Gini centrality and mean drop in impurity (MDI) are employed to determine the degree to which the model's accuracy declines when a particular variable is omitted. Permutation importance, commonly known as mean reduction accuracy (MDA), is an additional measure of importance. MDA determines the average loss in accuracy by permuting the feature values in OOB samples at random.</w:t>
      </w:r>
    </w:p>
    <w:p w14:paraId="4F29EB5A" w14:textId="5CFFA9EE" w:rsidR="001D6E9E" w:rsidRPr="00C21C91" w:rsidRDefault="001D6E9E" w:rsidP="001D6E9E">
      <w:pPr>
        <w:pStyle w:val="BodyText"/>
        <w:rPr>
          <w:color w:val="000000" w:themeColor="text1"/>
        </w:rPr>
      </w:pPr>
      <w:r w:rsidRPr="00C21C91">
        <w:rPr>
          <w:color w:val="000000" w:themeColor="text1"/>
        </w:rPr>
        <w:t xml:space="preserve">Key Challenges: Although random forest algorithms can accommodate enormous data sets, they can deliver more precise recommendations; nevertheless, they can be slow to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 xml:space="preserve">e data because they compute data for each informed decision tree.  Since random forests </w:t>
      </w:r>
      <w:proofErr w:type="spellStart"/>
      <w:r w:rsidRPr="00C21C91">
        <w:rPr>
          <w:color w:val="000000" w:themeColor="text1"/>
        </w:rPr>
        <w:t>analy</w:t>
      </w:r>
      <w:r w:rsidR="00CC32AD">
        <w:rPr>
          <w:color w:val="000000" w:themeColor="text1"/>
          <w:lang w:val="en-GB"/>
        </w:rPr>
        <w:t>s</w:t>
      </w:r>
      <w:proofErr w:type="spellEnd"/>
      <w:r w:rsidRPr="00C21C91">
        <w:rPr>
          <w:color w:val="000000" w:themeColor="text1"/>
        </w:rPr>
        <w:t>e larger data sets, organizations demand additional storage capacity.</w:t>
      </w:r>
    </w:p>
    <w:p w14:paraId="5D3385EF" w14:textId="691438EC" w:rsidR="001D6E9E" w:rsidRPr="00C21C91" w:rsidRDefault="001D6E9E" w:rsidP="001D6E9E">
      <w:pPr>
        <w:pStyle w:val="BodyText"/>
        <w:rPr>
          <w:color w:val="000000" w:themeColor="text1"/>
        </w:rPr>
      </w:pPr>
      <w:r w:rsidRPr="00C21C91">
        <w:rPr>
          <w:color w:val="000000" w:themeColor="text1"/>
        </w:rPr>
        <w:t xml:space="preserve">Finance: This method is </w:t>
      </w:r>
      <w:proofErr w:type="spellStart"/>
      <w:r w:rsidRPr="00C21C91">
        <w:rPr>
          <w:color w:val="000000" w:themeColor="text1"/>
        </w:rPr>
        <w:t>favo</w:t>
      </w:r>
      <w:r w:rsidR="00CC32AD">
        <w:rPr>
          <w:color w:val="000000" w:themeColor="text1"/>
          <w:lang w:val="en-GB"/>
        </w:rPr>
        <w:t>u</w:t>
      </w:r>
      <w:proofErr w:type="spellEnd"/>
      <w:r w:rsidRPr="00C21C91">
        <w:rPr>
          <w:color w:val="000000" w:themeColor="text1"/>
        </w:rPr>
        <w:t>red over others since it minimizes the time required for data management and is well before chores. It can assess customers with high corporate debt, detect and prevent fraud, and identify pricing issues with options.</w:t>
      </w:r>
    </w:p>
    <w:p w14:paraId="1CA60974" w14:textId="7C05C177" w:rsidR="001D6E9E" w:rsidRPr="00C21C91" w:rsidRDefault="001D6E9E" w:rsidP="001D6E9E">
      <w:pPr>
        <w:pStyle w:val="BodyText"/>
        <w:rPr>
          <w:color w:val="000000" w:themeColor="text1"/>
        </w:rPr>
      </w:pPr>
      <w:r w:rsidRPr="00C21C91">
        <w:rPr>
          <w:color w:val="000000" w:themeColor="text1"/>
        </w:rPr>
        <w:t xml:space="preserve">Healthcare: The random forest approach has implications in molecular </w:t>
      </w:r>
      <w:proofErr w:type="spellStart"/>
      <w:r w:rsidRPr="00C21C91">
        <w:rPr>
          <w:color w:val="000000" w:themeColor="text1"/>
        </w:rPr>
        <w:t>model</w:t>
      </w:r>
      <w:r w:rsidR="00CC32AD">
        <w:rPr>
          <w:color w:val="000000" w:themeColor="text1"/>
          <w:lang w:val="en-GB"/>
        </w:rPr>
        <w:t>l</w:t>
      </w:r>
      <w:r w:rsidRPr="00C21C91">
        <w:rPr>
          <w:color w:val="000000" w:themeColor="text1"/>
        </w:rPr>
        <w:t>ing</w:t>
      </w:r>
      <w:proofErr w:type="spellEnd"/>
      <w:r w:rsidRPr="00C21C91">
        <w:rPr>
          <w:color w:val="000000" w:themeColor="text1"/>
        </w:rPr>
        <w:t xml:space="preserve">  , allowing physicians to address issues such as transcriptional identification, antigen research, and sequence identification. Consequently, physicians can estimate pharmacological reactions to individual drugs.</w:t>
      </w:r>
    </w:p>
    <w:p w14:paraId="28C562A3" w14:textId="3B7D280C" w:rsidR="001D6E9E" w:rsidRPr="00C21C91" w:rsidRDefault="001D6E9E" w:rsidP="001D6E9E">
      <w:pPr>
        <w:pStyle w:val="BodyText"/>
        <w:rPr>
          <w:color w:val="000000" w:themeColor="text1"/>
        </w:rPr>
      </w:pPr>
      <w:r w:rsidRPr="00C21C91">
        <w:rPr>
          <w:color w:val="000000" w:themeColor="text1"/>
        </w:rPr>
        <w:t>E-commerce: It can be utilized for cross-selling recommendation systems.</w:t>
      </w:r>
    </w:p>
    <w:p w14:paraId="000A20D3" w14:textId="77777777" w:rsidR="00CC32C4" w:rsidRPr="00C21C91" w:rsidRDefault="00CC32C4" w:rsidP="00CC32C4">
      <w:pPr>
        <w:rPr>
          <w:color w:val="000000" w:themeColor="text1"/>
        </w:rPr>
      </w:pPr>
    </w:p>
    <w:p w14:paraId="4C11E081" w14:textId="4B325387" w:rsidR="00F23E70" w:rsidRDefault="00F23E70" w:rsidP="00F23E70">
      <w:pPr>
        <w:pStyle w:val="Heading2"/>
        <w:rPr>
          <w:color w:val="000000" w:themeColor="text1"/>
        </w:rPr>
      </w:pPr>
      <w:r w:rsidRPr="00C21C91">
        <w:rPr>
          <w:color w:val="000000" w:themeColor="text1"/>
        </w:rPr>
        <w:t>Architecture of the System</w:t>
      </w:r>
    </w:p>
    <w:p w14:paraId="64BB3E81" w14:textId="7E59BA3E" w:rsidR="00C60D01" w:rsidRDefault="00C60D01" w:rsidP="00C60D01"/>
    <w:p w14:paraId="718368E2"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Architecture has been proposed for predictive analysis in the tool with a rationale of individual layers or stages. A comprehensive diagram showing SCM's methodologies, components, and objectives for each stage and function is constructed.</w:t>
      </w:r>
    </w:p>
    <w:p w14:paraId="595BA315"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is architecture's structure splits into five primary stages:</w:t>
      </w:r>
    </w:p>
    <w:p w14:paraId="67373682" w14:textId="77777777" w:rsidR="00E5525B" w:rsidRDefault="00C60D01" w:rsidP="00C60D01">
      <w:pPr>
        <w:pStyle w:val="NormalWeb"/>
        <w:spacing w:before="0" w:beforeAutospacing="0" w:after="0" w:afterAutospacing="0"/>
        <w:jc w:val="both"/>
      </w:pPr>
      <w:r w:rsidRPr="00C60D01">
        <w:rPr>
          <w:rStyle w:val="Strong"/>
          <w:color w:val="0E101A"/>
          <w:sz w:val="20"/>
          <w:szCs w:val="20"/>
        </w:rPr>
        <w:t>Data gathering:</w:t>
      </w:r>
      <w:r w:rsidRPr="00C60D01">
        <w:rPr>
          <w:color w:val="0E101A"/>
          <w:sz w:val="20"/>
          <w:szCs w:val="20"/>
        </w:rPr>
        <w:t> Data collection is comprehending and obtaining information regarding factors associated with SCM operations, such as sourcing risk and demand forecasting. However, excessive data will take longer to normalize, and incorrect data will skew the system's overall findings. Identifying the data collection source is the</w:t>
      </w:r>
    </w:p>
    <w:p w14:paraId="4C3309B2" w14:textId="72CC314F" w:rsidR="00E5525B" w:rsidRDefault="00E5525B" w:rsidP="00A2132A">
      <w:pPr>
        <w:pStyle w:val="Caption"/>
      </w:pPr>
      <w:r>
        <w:t xml:space="preserve">TABLE </w:t>
      </w:r>
      <w:r>
        <w:fldChar w:fldCharType="begin"/>
      </w:r>
      <w:r>
        <w:instrText xml:space="preserve"> SEQ TABLE \* ROMAN </w:instrText>
      </w:r>
      <w:r>
        <w:fldChar w:fldCharType="separate"/>
      </w:r>
      <w:r w:rsidR="00A2132A">
        <w:rPr>
          <w:noProof/>
        </w:rPr>
        <w:t>II</w:t>
      </w:r>
      <w:r>
        <w:fldChar w:fldCharType="end"/>
      </w:r>
      <w:r>
        <w:t xml:space="preserve">. Classification </w:t>
      </w:r>
      <w:proofErr w:type="spellStart"/>
      <w:proofErr w:type="gramStart"/>
      <w:r>
        <w:t>scores.</w:t>
      </w:r>
      <w:r w:rsidR="00A2132A">
        <w:t>TABLE</w:t>
      </w:r>
      <w:proofErr w:type="spellEnd"/>
      <w:proofErr w:type="gramEnd"/>
      <w:r w:rsidR="00A2132A">
        <w:t xml:space="preserve"> </w:t>
      </w:r>
      <w:r w:rsidR="00A2132A">
        <w:fldChar w:fldCharType="begin"/>
      </w:r>
      <w:r w:rsidR="00A2132A">
        <w:instrText xml:space="preserve"> SEQ TABLE \* ROMAN </w:instrText>
      </w:r>
      <w:r w:rsidR="00A2132A">
        <w:fldChar w:fldCharType="separate"/>
      </w:r>
      <w:r w:rsidR="00A2132A">
        <w:rPr>
          <w:noProof/>
        </w:rPr>
        <w:t>III</w:t>
      </w:r>
      <w:r w:rsidR="00A2132A">
        <w:fldChar w:fldCharType="end"/>
      </w:r>
      <w:r w:rsidR="00A2132A">
        <w:t>. Classification scores.</w:t>
      </w:r>
    </w:p>
    <w:p w14:paraId="2B8C3592" w14:textId="4E2B1E53" w:rsidR="00C60D01" w:rsidRPr="00C60D01" w:rsidRDefault="00C60D01" w:rsidP="00C60D01">
      <w:pPr>
        <w:pStyle w:val="NormalWeb"/>
        <w:spacing w:before="0" w:beforeAutospacing="0" w:after="0" w:afterAutospacing="0"/>
        <w:jc w:val="both"/>
        <w:rPr>
          <w:color w:val="0E101A"/>
          <w:sz w:val="20"/>
          <w:szCs w:val="20"/>
        </w:rPr>
      </w:pPr>
      <w:proofErr w:type="spellStart"/>
      <w:r w:rsidRPr="00C60D01">
        <w:rPr>
          <w:color w:val="0E101A"/>
          <w:sz w:val="20"/>
          <w:szCs w:val="20"/>
        </w:rPr>
        <w:t>refore</w:t>
      </w:r>
      <w:proofErr w:type="spellEnd"/>
      <w:r w:rsidRPr="00C60D01">
        <w:rPr>
          <w:color w:val="0E101A"/>
          <w:sz w:val="20"/>
          <w:szCs w:val="20"/>
        </w:rPr>
        <w:t xml:space="preserve"> crucial to the system's effectiveness, making this step the most critical part of the entire system. As mentioned above dataset by DataCo global was used for this case which deals with product categories like Clothing, Sports, and Electronic Supplies.</w:t>
      </w:r>
    </w:p>
    <w:p w14:paraId="3CEFECD1" w14:textId="11BA05B3"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extraction</w:t>
      </w:r>
      <w:r w:rsidRPr="00C60D01">
        <w:rPr>
          <w:color w:val="0E101A"/>
          <w:sz w:val="20"/>
          <w:szCs w:val="20"/>
        </w:rPr>
        <w:t>: This is a process which includes the use of several techniques, such as REF, cross-validation, plotting correlation matrix etc., to extract specific essential characteristics from a dataset. A subset derived from the original data will produce a more precise conclusion than the original data. Accordingly, all the gathered data must undergo this feature extraction procedure.</w:t>
      </w:r>
    </w:p>
    <w:p w14:paraId="5B5CF267"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Feature selection:</w:t>
      </w:r>
      <w:r w:rsidRPr="00C60D01">
        <w:rPr>
          <w:color w:val="0E101A"/>
          <w:sz w:val="20"/>
          <w:szCs w:val="20"/>
        </w:rPr>
        <w:t> After the data has been deconstructed into subsets with features, the data with the most significant feature (using correlation matrix) must be picked using the Feature selection procedure. DT, XG-boost, ACF, and other standard approaches will be utilized in this step.</w:t>
      </w:r>
    </w:p>
    <w:p w14:paraId="17CC4983" w14:textId="401F293C"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Optimized model generation</w:t>
      </w:r>
      <w:r w:rsidRPr="00C60D01">
        <w:rPr>
          <w:color w:val="0E101A"/>
          <w:sz w:val="20"/>
          <w:szCs w:val="20"/>
        </w:rPr>
        <w:t>: After the pre-processing phases, the data is bifurcated into two sets: the testing dataset and the training dataset.</w:t>
      </w:r>
    </w:p>
    <w:p w14:paraId="132CF63E" w14:textId="77777777" w:rsidR="00C60D01" w:rsidRPr="00C60D01" w:rsidRDefault="00C60D01" w:rsidP="00C60D01">
      <w:pPr>
        <w:pStyle w:val="NormalWeb"/>
        <w:spacing w:before="0" w:beforeAutospacing="0" w:after="0" w:afterAutospacing="0"/>
        <w:jc w:val="both"/>
        <w:rPr>
          <w:color w:val="0E101A"/>
          <w:sz w:val="20"/>
          <w:szCs w:val="20"/>
        </w:rPr>
      </w:pPr>
      <w:r w:rsidRPr="00C60D01">
        <w:rPr>
          <w:color w:val="0E101A"/>
          <w:sz w:val="20"/>
          <w:szCs w:val="20"/>
        </w:rPr>
        <w:t>The training dataset is used to train and establish the optimized model by determining the ideal parameters, whilst the testing dataset is used to validate the correctness of system output. This dataset decomposition applies to all SCMF's research questions except partner selection in procurement functions. Regarding partner selection, the normalized dataset will be immediately used for a specific approach or model to provide results.</w:t>
      </w:r>
    </w:p>
    <w:p w14:paraId="3EEF5F39" w14:textId="77777777" w:rsidR="00C60D01" w:rsidRPr="00C60D01" w:rsidRDefault="00C60D01" w:rsidP="00C60D01">
      <w:pPr>
        <w:pStyle w:val="NormalWeb"/>
        <w:spacing w:before="0" w:beforeAutospacing="0" w:after="0" w:afterAutospacing="0"/>
        <w:jc w:val="both"/>
        <w:rPr>
          <w:color w:val="0E101A"/>
          <w:sz w:val="20"/>
          <w:szCs w:val="20"/>
        </w:rPr>
      </w:pPr>
      <w:r w:rsidRPr="00C60D01">
        <w:rPr>
          <w:rStyle w:val="Strong"/>
          <w:color w:val="0E101A"/>
          <w:sz w:val="20"/>
          <w:szCs w:val="20"/>
        </w:rPr>
        <w:t>Implementation of Prediction/Classification and Evaluation</w:t>
      </w:r>
      <w:r w:rsidRPr="00C60D01">
        <w:rPr>
          <w:color w:val="0E101A"/>
          <w:sz w:val="20"/>
          <w:szCs w:val="20"/>
        </w:rPr>
        <w:t>:</w:t>
      </w:r>
    </w:p>
    <w:p w14:paraId="2013D264" w14:textId="74A95305" w:rsidR="00C60D01" w:rsidRDefault="00C60D01" w:rsidP="00C60D01">
      <w:pPr>
        <w:pStyle w:val="NormalWeb"/>
        <w:spacing w:before="0" w:beforeAutospacing="0" w:after="0" w:afterAutospacing="0"/>
        <w:jc w:val="both"/>
        <w:rPr>
          <w:color w:val="0E101A"/>
        </w:rPr>
      </w:pPr>
      <w:r w:rsidRPr="00C60D01">
        <w:rPr>
          <w:color w:val="0E101A"/>
          <w:sz w:val="20"/>
          <w:szCs w:val="20"/>
        </w:rPr>
        <w:t xml:space="preserve">The testing dataset will be used in the optimized model to detect and anticipate outcomes such as a risk prediction for SCRM (Source Risk Management), customer engagement (demand sensing), future demand (demand forecasting), etc. In addition, for partner selection, the normalized dataset will </w:t>
      </w:r>
      <w:r w:rsidRPr="00C60D01">
        <w:rPr>
          <w:color w:val="0E101A"/>
          <w:sz w:val="20"/>
          <w:szCs w:val="20"/>
        </w:rPr>
        <w:lastRenderedPageBreak/>
        <w:t>be immediately used in the approach or model to estimate the supplier's potential risk</w:t>
      </w:r>
      <w:r>
        <w:rPr>
          <w:color w:val="0E101A"/>
        </w:rPr>
        <w:t>.</w:t>
      </w:r>
    </w:p>
    <w:p w14:paraId="0A496763" w14:textId="77777777" w:rsidR="00C60D01" w:rsidRPr="00C60D01" w:rsidRDefault="00C60D01" w:rsidP="00C60D01">
      <w:pPr>
        <w:jc w:val="left"/>
        <w:rPr>
          <w:rFonts w:eastAsia="Times New Roman"/>
          <w:lang w:eastAsia="en-GB"/>
        </w:rPr>
      </w:pPr>
      <w:r w:rsidRPr="00C60D01">
        <w:rPr>
          <w:rFonts w:eastAsia="Times New Roman"/>
          <w:b/>
          <w:bCs/>
          <w:color w:val="0E101A"/>
          <w:lang w:eastAsia="en-GB"/>
        </w:rPr>
        <w:t>Output and dashboarding:</w:t>
      </w:r>
      <w:r w:rsidRPr="00C60D01">
        <w:rPr>
          <w:rFonts w:eastAsia="Times New Roman"/>
          <w:lang w:eastAsia="en-GB"/>
        </w:rPr>
        <w:t> Output from all the functions is visualised and assessed interactively by the supply chain manager or a data analyst.</w:t>
      </w:r>
    </w:p>
    <w:p w14:paraId="1EE2E72C" w14:textId="77777777" w:rsidR="00C60D01" w:rsidRPr="00C60D01" w:rsidRDefault="00C60D01" w:rsidP="00C60D01">
      <w:pPr>
        <w:pStyle w:val="NormalWeb"/>
        <w:spacing w:before="0" w:beforeAutospacing="0" w:after="0" w:afterAutospacing="0"/>
        <w:jc w:val="both"/>
        <w:rPr>
          <w:color w:val="0E101A"/>
        </w:rPr>
      </w:pPr>
    </w:p>
    <w:p w14:paraId="534AE57E" w14:textId="77777777" w:rsidR="00C60D01" w:rsidRPr="00C60D01" w:rsidRDefault="00C60D01" w:rsidP="00C60D01"/>
    <w:p w14:paraId="61D85794" w14:textId="77777777" w:rsidR="00CC32C4" w:rsidRPr="00C21C91" w:rsidRDefault="00CC32C4" w:rsidP="00CC32C4">
      <w:pPr>
        <w:rPr>
          <w:color w:val="000000" w:themeColor="text1"/>
        </w:rPr>
        <w:sectPr w:rsidR="00CC32C4" w:rsidRPr="00C21C91" w:rsidSect="005506AF">
          <w:type w:val="continuous"/>
          <w:pgSz w:w="11906" w:h="16838" w:code="9"/>
          <w:pgMar w:top="1080" w:right="907" w:bottom="1440" w:left="907" w:header="720" w:footer="720" w:gutter="0"/>
          <w:cols w:num="2" w:space="360"/>
          <w:docGrid w:linePitch="360"/>
        </w:sectPr>
      </w:pPr>
    </w:p>
    <w:p w14:paraId="7D9DEB31" w14:textId="77777777" w:rsidR="00CC32C4" w:rsidRDefault="00CC32C4" w:rsidP="00CC32C4">
      <w:pPr>
        <w:rPr>
          <w:color w:val="000000" w:themeColor="text1"/>
        </w:rPr>
      </w:pPr>
      <w:r w:rsidRPr="00C21C91">
        <w:rPr>
          <w:noProof/>
          <w:color w:val="000000" w:themeColor="text1"/>
        </w:rPr>
        <w:drawing>
          <wp:inline distT="0" distB="0" distL="0" distR="0" wp14:anchorId="00FB769B" wp14:editId="607F9452">
            <wp:extent cx="6186670" cy="2549471"/>
            <wp:effectExtent l="0" t="0" r="0" b="381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6371829" cy="2625773"/>
                    </a:xfrm>
                    <a:prstGeom prst="rect">
                      <a:avLst/>
                    </a:prstGeom>
                  </pic:spPr>
                </pic:pic>
              </a:graphicData>
            </a:graphic>
          </wp:inline>
        </w:drawing>
      </w:r>
    </w:p>
    <w:p w14:paraId="4A26B5E3" w14:textId="4CD8BC17" w:rsidR="00115190" w:rsidRDefault="00115190" w:rsidP="00CC32C4">
      <w:pPr>
        <w:rPr>
          <w:color w:val="000000" w:themeColor="text1"/>
        </w:rPr>
      </w:pPr>
    </w:p>
    <w:p w14:paraId="43A4AF31" w14:textId="2730B70A" w:rsidR="00115190" w:rsidRPr="00C21C91" w:rsidRDefault="00115190" w:rsidP="00620311">
      <w:pPr>
        <w:jc w:val="both"/>
        <w:rPr>
          <w:color w:val="000000" w:themeColor="text1"/>
        </w:rPr>
        <w:sectPr w:rsidR="00115190" w:rsidRPr="00C21C91" w:rsidSect="00CC32C4">
          <w:type w:val="continuous"/>
          <w:pgSz w:w="11906" w:h="16838" w:code="9"/>
          <w:pgMar w:top="1080" w:right="907" w:bottom="1440" w:left="907" w:header="720" w:footer="720" w:gutter="0"/>
          <w:cols w:space="360"/>
          <w:docGrid w:linePitch="360"/>
        </w:sectPr>
      </w:pPr>
    </w:p>
    <w:p w14:paraId="4295BD13" w14:textId="70603B15" w:rsidR="00F23E70" w:rsidRPr="00C21C91" w:rsidRDefault="00F23E70" w:rsidP="00620311">
      <w:pPr>
        <w:jc w:val="both"/>
        <w:rPr>
          <w:color w:val="000000" w:themeColor="text1"/>
        </w:rPr>
      </w:pPr>
    </w:p>
    <w:p w14:paraId="3E32E943" w14:textId="43579894" w:rsidR="001D6E9E" w:rsidRPr="00C21C91" w:rsidRDefault="001D6E9E" w:rsidP="001D6E9E">
      <w:pPr>
        <w:pStyle w:val="BodyText"/>
        <w:rPr>
          <w:color w:val="000000" w:themeColor="text1"/>
        </w:rPr>
      </w:pPr>
      <w:r w:rsidRPr="00C21C91">
        <w:rPr>
          <w:color w:val="000000" w:themeColor="text1"/>
        </w:rPr>
        <w:t xml:space="preserve">Four parties comprising the supply chain that distributes a commodity to an ultimate customer were included in the research experiments. In agreement with the prior explanation, this expanded supply chains model introduces simulation requirement data analysis as the source of request deformation. In summary, demand measurement data is described by a basic regression model that estimates the tendency over the previous ten weekdays and is then utilized to predict demand in two days. This causes intense disturbance at the end of the extended supply chain due to the desired communication systems. In principle, the </w:t>
      </w:r>
      <w:r w:rsidR="008B4143">
        <w:rPr>
          <w:color w:val="000000" w:themeColor="text1"/>
        </w:rPr>
        <w:t>behaviour</w:t>
      </w:r>
      <w:r w:rsidRPr="00C21C91">
        <w:rPr>
          <w:color w:val="000000" w:themeColor="text1"/>
        </w:rPr>
        <w:t xml:space="preserve"> of the want </w:t>
      </w:r>
      <w:r w:rsidR="008B4143">
        <w:rPr>
          <w:color w:val="000000" w:themeColor="text1"/>
        </w:rPr>
        <w:t>signalling</w:t>
      </w:r>
      <w:r w:rsidRPr="00C21C91">
        <w:rPr>
          <w:color w:val="000000" w:themeColor="text1"/>
        </w:rPr>
        <w:t xml:space="preserve"> grows more unpredictable the more "modules" it must traverse. Employing various machine learning approaches, researchers may attempt to anticipate the damaged demand information, which we know was created according to a well-defined sequence. </w:t>
      </w:r>
      <w:r w:rsidR="008B4143">
        <w:rPr>
          <w:color w:val="000000" w:themeColor="text1"/>
        </w:rPr>
        <w:t>MATLAB</w:t>
      </w:r>
      <w:r w:rsidRPr="00C21C91">
        <w:rPr>
          <w:color w:val="000000" w:themeColor="text1"/>
        </w:rPr>
        <w:t xml:space="preserve"> Software is used to create extended enterprise simulations (MathWorks, 2000).</w:t>
      </w:r>
    </w:p>
    <w:p w14:paraId="422B807D" w14:textId="38537705" w:rsidR="001D6E9E" w:rsidRPr="00C21C91" w:rsidRDefault="001D6E9E" w:rsidP="001D6E9E">
      <w:pPr>
        <w:pStyle w:val="BodyText"/>
        <w:rPr>
          <w:color w:val="000000" w:themeColor="text1"/>
        </w:rPr>
      </w:pPr>
      <w:r w:rsidRPr="00C21C91">
        <w:rPr>
          <w:color w:val="000000" w:themeColor="text1"/>
        </w:rPr>
        <w:t xml:space="preserve">The macro configuration of the supply chain specifies the one-day postponement for the purchase to be transferred to the subsequent defendant and the three different delays for the products are delivered, as well as all the touchscreen points required for checking the </w:t>
      </w:r>
      <w:r w:rsidR="008B4143">
        <w:rPr>
          <w:color w:val="000000" w:themeColor="text1"/>
        </w:rPr>
        <w:t>modelling</w:t>
      </w:r>
      <w:r w:rsidRPr="00C21C91">
        <w:rPr>
          <w:color w:val="000000" w:themeColor="text1"/>
        </w:rPr>
        <w:t xml:space="preserve"> and the information gathering points that collect information to be used by the estimation techniques. The one-day delay for transactions represents the connection lag between the participants, given that the customers must first assess the shopping needs, draught the proforma invoice, and have it authorized before placing the order with the manufacturer, who would then submit it for further handling. The three individuals waiting for the client to accept the products into possession is a distribution delay due to the CPU utilization of the commodities issue, the timely delivery, and the time consumption for goods reception. In the last phase of the distribution network, these delays are nearly comparable, but they pertain to the corporate manufacturing phase, such as completing the proforma invoice and producing the goods.</w:t>
      </w:r>
    </w:p>
    <w:p w14:paraId="38DC024E" w14:textId="3B33A28A" w:rsidR="00C44A9C" w:rsidRDefault="005453EB" w:rsidP="00C44A9C">
      <w:pPr>
        <w:pStyle w:val="Heading1"/>
        <w:rPr>
          <w:color w:val="000000" w:themeColor="text1"/>
        </w:rPr>
      </w:pPr>
      <w:r>
        <w:rPr>
          <w:color w:val="000000" w:themeColor="text1"/>
        </w:rPr>
        <mc:AlternateContent>
          <mc:Choice Requires="wpg">
            <w:drawing>
              <wp:anchor distT="0" distB="0" distL="114300" distR="114300" simplePos="0" relativeHeight="251668480" behindDoc="0" locked="0" layoutInCell="1" allowOverlap="1" wp14:anchorId="162FB724" wp14:editId="50E4F0FA">
                <wp:simplePos x="0" y="0"/>
                <wp:positionH relativeFrom="column">
                  <wp:posOffset>289560</wp:posOffset>
                </wp:positionH>
                <wp:positionV relativeFrom="paragraph">
                  <wp:posOffset>227330</wp:posOffset>
                </wp:positionV>
                <wp:extent cx="2402205" cy="1433195"/>
                <wp:effectExtent l="0" t="0" r="0" b="1905"/>
                <wp:wrapSquare wrapText="bothSides"/>
                <wp:docPr id="3" name="Group 3"/>
                <wp:cNvGraphicFramePr/>
                <a:graphic xmlns:a="http://schemas.openxmlformats.org/drawingml/2006/main">
                  <a:graphicData uri="http://schemas.microsoft.com/office/word/2010/wordprocessingGroup">
                    <wpg:wgp>
                      <wpg:cNvGrpSpPr/>
                      <wpg:grpSpPr>
                        <a:xfrm>
                          <a:off x="0" y="0"/>
                          <a:ext cx="2402205" cy="1433195"/>
                          <a:chOff x="0" y="0"/>
                          <a:chExt cx="3388995" cy="2147570"/>
                        </a:xfrm>
                      </wpg:grpSpPr>
                      <pic:pic xmlns:pic="http://schemas.openxmlformats.org/drawingml/2006/picture">
                        <pic:nvPicPr>
                          <pic:cNvPr id="1" name="Picture 1" descr="Chart, bubble chart&#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8995" cy="937260"/>
                          </a:xfrm>
                          <a:prstGeom prst="rect">
                            <a:avLst/>
                          </a:prstGeom>
                        </pic:spPr>
                      </pic:pic>
                      <pic:pic xmlns:pic="http://schemas.openxmlformats.org/drawingml/2006/picture">
                        <pic:nvPicPr>
                          <pic:cNvPr id="2" name="Picture 2"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937260"/>
                            <a:ext cx="3388995" cy="12103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648B8F" id="Group 3" o:spid="_x0000_s1026" style="position:absolute;margin-left:22.8pt;margin-top:17.9pt;width:189.15pt;height:112.85pt;z-index:251668480;mso-width-relative:margin;mso-height-relative:margin" coordsize="33889,2147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Chart, bubble chart&#10;&#10;Description automatically generated" style="position:absolute;width:33889;height:937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">
                  <v:imagedata r:id="rId22" o:title="Chart, bubble chart&#10;&#10;Description automatically generated"/>
                </v:shape>
                <v:shape id="Picture 2" o:spid="_x0000_s1028" type="#_x0000_t75" alt="Graphical user interface, application&#10;&#10;Description automatically generated" style="position:absolute;top:9372;width:33889;height:121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">
                  <v:imagedata r:id="rId23" o:title="Graphical user interface, application&#10;&#10;Description automatically generated"/>
                </v:shape>
                <w10:wrap type="square"/>
              </v:group>
            </w:pict>
          </mc:Fallback>
        </mc:AlternateContent>
      </w:r>
      <w:r w:rsidR="00C44A9C" w:rsidRPr="00C21C91">
        <w:rPr>
          <w:color w:val="000000" w:themeColor="text1"/>
        </w:rPr>
        <w:t>Implementation</w:t>
      </w:r>
    </w:p>
    <w:p w14:paraId="46EF5C81" w14:textId="67BC8891" w:rsidR="005453EB" w:rsidRDefault="005453EB" w:rsidP="005453EB"/>
    <w:p w14:paraId="46D01C5C" w14:textId="38DCCEAA" w:rsidR="005453EB" w:rsidRDefault="005453EB" w:rsidP="005453EB"/>
    <w:p w14:paraId="09F1100D" w14:textId="0001705C" w:rsidR="005453EB" w:rsidRDefault="005453EB" w:rsidP="005453EB"/>
    <w:p w14:paraId="52401E49" w14:textId="00D6BE73" w:rsidR="005453EB" w:rsidRDefault="005453EB" w:rsidP="005453EB"/>
    <w:p w14:paraId="495500A4" w14:textId="5D067CA1" w:rsidR="005453EB" w:rsidRDefault="005453EB" w:rsidP="005453EB"/>
    <w:p w14:paraId="5CE804C1" w14:textId="4C0B38E7" w:rsidR="005453EB" w:rsidRDefault="005453EB" w:rsidP="005453EB"/>
    <w:p w14:paraId="6592D91F" w14:textId="4DA066FB" w:rsidR="005453EB" w:rsidRDefault="005453EB" w:rsidP="005453EB"/>
    <w:p w14:paraId="1D9B9A88" w14:textId="77777777" w:rsidR="005453EB" w:rsidRPr="005453EB" w:rsidRDefault="005453EB" w:rsidP="005453EB"/>
    <w:p w14:paraId="20997BEB" w14:textId="4238E394" w:rsidR="005453EB" w:rsidRPr="005453EB" w:rsidRDefault="005453EB" w:rsidP="005453EB"/>
    <w:p w14:paraId="1111D8F8" w14:textId="6E68F8FB" w:rsidR="005453EB" w:rsidRDefault="00C44A9C" w:rsidP="005453EB">
      <w:pPr>
        <w:jc w:val="left"/>
        <w:rPr>
          <w:color w:val="000000" w:themeColor="text1"/>
        </w:rPr>
      </w:pPr>
      <w:r w:rsidRPr="00C21C91">
        <w:rPr>
          <w:color w:val="000000" w:themeColor="text1"/>
        </w:rPr>
        <w:t xml:space="preserve">accurate assessments, the precise same training and validation data sets were utilised for all forecasting models. Initially, the everyday supplier orders collected from </w:t>
      </w:r>
      <w:r w:rsidR="005453EB" w:rsidRPr="00C21C91">
        <w:rPr>
          <w:color w:val="000000" w:themeColor="text1"/>
        </w:rPr>
        <w:t>us</w:t>
      </w:r>
      <w:r w:rsidRPr="00C21C91">
        <w:rPr>
          <w:color w:val="000000" w:themeColor="text1"/>
        </w:rPr>
        <w:t xml:space="preserve"> </w:t>
      </w:r>
    </w:p>
    <w:p w14:paraId="6B514EF6" w14:textId="759B3AEF" w:rsidR="00C44A9C" w:rsidRPr="00D71BFC" w:rsidRDefault="005453EB" w:rsidP="00D71BFC">
      <w:pPr>
        <w:jc w:val="both"/>
      </w:pPr>
      <w:r>
        <w:rPr>
          <w:noProof/>
          <w:color w:val="000000" w:themeColor="text1"/>
        </w:rPr>
        <w:lastRenderedPageBreak/>
        <mc:AlternateContent>
          <mc:Choice Requires="wpg">
            <w:drawing>
              <wp:anchor distT="0" distB="0" distL="114300" distR="114300" simplePos="0" relativeHeight="251672576" behindDoc="0" locked="0" layoutInCell="1" allowOverlap="1" wp14:anchorId="76B7B9F6" wp14:editId="2B8D9B37">
                <wp:simplePos x="0" y="0"/>
                <wp:positionH relativeFrom="column">
                  <wp:posOffset>204470</wp:posOffset>
                </wp:positionH>
                <wp:positionV relativeFrom="paragraph">
                  <wp:posOffset>404172</wp:posOffset>
                </wp:positionV>
                <wp:extent cx="2541270" cy="3959225"/>
                <wp:effectExtent l="0" t="0" r="0" b="3175"/>
                <wp:wrapSquare wrapText="bothSides"/>
                <wp:docPr id="13" name="Group 13"/>
                <wp:cNvGraphicFramePr/>
                <a:graphic xmlns:a="http://schemas.openxmlformats.org/drawingml/2006/main">
                  <a:graphicData uri="http://schemas.microsoft.com/office/word/2010/wordprocessingGroup">
                    <wpg:wgp>
                      <wpg:cNvGrpSpPr/>
                      <wpg:grpSpPr>
                        <a:xfrm>
                          <a:off x="0" y="0"/>
                          <a:ext cx="2541270" cy="3959225"/>
                          <a:chOff x="0" y="0"/>
                          <a:chExt cx="2640965" cy="4333582"/>
                        </a:xfrm>
                      </wpg:grpSpPr>
                      <pic:pic xmlns:pic="http://schemas.openxmlformats.org/drawingml/2006/picture">
                        <pic:nvPicPr>
                          <pic:cNvPr id="24" name="Picture 24" descr="Graphical user interface, application&#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40965" cy="1619250"/>
                          </a:xfrm>
                          <a:prstGeom prst="rect">
                            <a:avLst/>
                          </a:prstGeom>
                        </pic:spPr>
                      </pic:pic>
                      <pic:pic xmlns:pic="http://schemas.openxmlformats.org/drawingml/2006/picture">
                        <pic:nvPicPr>
                          <pic:cNvPr id="25" name="Picture 25"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2975317"/>
                            <a:ext cx="2640965" cy="1358265"/>
                          </a:xfrm>
                          <a:prstGeom prst="rect">
                            <a:avLst/>
                          </a:prstGeom>
                        </pic:spPr>
                      </pic:pic>
                      <pic:pic xmlns:pic="http://schemas.openxmlformats.org/drawingml/2006/picture">
                        <pic:nvPicPr>
                          <pic:cNvPr id="26" name="Picture 26" descr="Graphical user interface&#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17785"/>
                            <a:ext cx="2640965" cy="1358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2076F19" id="Group 13" o:spid="_x0000_s1026" style="position:absolute;margin-left:16.1pt;margin-top:31.8pt;width:200.1pt;height:311.75pt;z-index:251672576;mso-width-relative:margin;mso-height-relative:margin" coordsize="26409,4333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">
                <v:shape id="Picture 24" o:spid="_x0000_s1027" type="#_x0000_t75" alt="Graphical user interface, application&#10;&#10;Description automatically generated" style="position:absolute;width:26409;height:161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">
                  <v:imagedata r:id="rId27" o:title="Graphical user interface, application&#10;&#10;Description automatically generated"/>
                </v:shape>
                <v:shape id="Picture 25" o:spid="_x0000_s1028" type="#_x0000_t75" alt="Chart&#10;&#10;Description automatically generated" style="position:absolute;top:29753;width:26409;height:1358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">
                  <v:imagedata r:id="rId28" o:title="Chart&#10;&#10;Description automatically generated"/>
                </v:shape>
                <v:shape id="Picture 26" o:spid="_x0000_s1029" type="#_x0000_t75" alt="Graphical user interface&#10;&#10;Description automatically generated" style="position:absolute;top:16177;width:26409;height:1358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">
                  <v:imagedata r:id="rId29" o:title="Graphical user interface&#10;&#10;Description automatically generated"/>
                </v:shape>
                <w10:wrap type="square"/>
              </v:group>
            </w:pict>
          </mc:Fallback>
        </mc:AlternateContent>
      </w:r>
      <w:r w:rsidR="00C44A9C" w:rsidRPr="00C21C91">
        <w:rPr>
          <w:color w:val="000000" w:themeColor="text1"/>
        </w:rPr>
        <w:t xml:space="preserve">supply chain simulator </w:t>
      </w:r>
      <w:r w:rsidRPr="00C21C91">
        <w:rPr>
          <w:color w:val="000000" w:themeColor="text1"/>
        </w:rPr>
        <w:t>is</w:t>
      </w:r>
      <w:r w:rsidR="00C44A9C" w:rsidRPr="00C21C91">
        <w:rPr>
          <w:color w:val="000000" w:themeColor="text1"/>
        </w:rPr>
        <w:t xml:space="preserve"> utilised as a data provider for estimation methods. The initial 300 days of research. The input data for the simulations are the demand changes from </w:t>
      </w:r>
      <w:proofErr w:type="gramStart"/>
      <w:r w:rsidR="00D71BFC">
        <w:rPr>
          <w:color w:val="000000" w:themeColor="text1"/>
        </w:rPr>
        <w:t>For</w:t>
      </w:r>
      <w:proofErr w:type="gramEnd"/>
      <w:r w:rsidR="00D71BFC">
        <w:rPr>
          <w:color w:val="000000" w:themeColor="text1"/>
        </w:rPr>
        <w:t xml:space="preserve"> </w:t>
      </w:r>
      <w:r w:rsidR="00C44A9C" w:rsidRPr="00C21C91">
        <w:rPr>
          <w:color w:val="000000" w:themeColor="text1"/>
        </w:rPr>
        <w:t xml:space="preserve">each of the previous four weeks plus the present month, and the expected output is the total change for the subsequent three periods. Alternatives include the Nave, Average, and Trend forecasts. As a result of this image </w:t>
      </w:r>
      <w:r w:rsidR="002E7C13" w:rsidRPr="00C21C91">
        <w:rPr>
          <w:color w:val="000000" w:themeColor="text1"/>
        </w:rPr>
        <w:t>pre-processing</w:t>
      </w:r>
      <w:r w:rsidR="00C44A9C" w:rsidRPr="00C21C91">
        <w:rPr>
          <w:color w:val="000000" w:themeColor="text1"/>
        </w:rPr>
        <w:t xml:space="preserve"> producing null values at the start and conclusion of the generated data set, these values are disregarded. The simulation requirement is divided into two groups the supervised learning and the training sets. Both the training set and the testing set have 600 days. The initial 15 measurements as well as the completed information that may lead.</w:t>
      </w:r>
    </w:p>
    <w:p w14:paraId="1E963DC1" w14:textId="2514628B" w:rsidR="00C44A9C" w:rsidRPr="00C21C91" w:rsidRDefault="00C44A9C" w:rsidP="00C44A9C">
      <w:pPr>
        <w:keepNext/>
        <w:rPr>
          <w:color w:val="000000" w:themeColor="text1"/>
        </w:rPr>
      </w:pPr>
    </w:p>
    <w:p w14:paraId="65AEFF44" w14:textId="2FBC7459" w:rsidR="00C44A9C" w:rsidRPr="00C21C91" w:rsidRDefault="00C44A9C" w:rsidP="00370BBE">
      <w:pPr>
        <w:jc w:val="both"/>
        <w:rPr>
          <w:color w:val="000000" w:themeColor="text1"/>
        </w:rPr>
      </w:pPr>
    </w:p>
    <w:p w14:paraId="424649EF" w14:textId="4439106F"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Manufacturing facilities have projected sales data for 136 periods. The observations are conducted between January 1992 and April 2003. Due to the data manipulation, which results in numeric attributes, five occurrences from the beginning of the information set and one from the end were eliminated. This totals up to 130 months of information.</w:t>
      </w:r>
    </w:p>
    <w:p w14:paraId="1D8F2B2C" w14:textId="44B05178" w:rsidR="00C44A9C" w:rsidRPr="00C21C91" w:rsidRDefault="00C44A9C" w:rsidP="00C44A9C">
      <w:pPr>
        <w:pStyle w:val="Heading1"/>
        <w:numPr>
          <w:ilvl w:val="0"/>
          <w:numId w:val="0"/>
        </w:numPr>
        <w:jc w:val="both"/>
        <w:rPr>
          <w:smallCaps w:val="0"/>
          <w:noProof w:val="0"/>
          <w:color w:val="000000" w:themeColor="text1"/>
          <w:spacing w:val="-1"/>
          <w:lang w:val="x-none" w:eastAsia="x-none"/>
        </w:rPr>
      </w:pPr>
      <w:r w:rsidRPr="00C21C91">
        <w:rPr>
          <w:smallCaps w:val="0"/>
          <w:noProof w:val="0"/>
          <w:color w:val="000000" w:themeColor="text1"/>
          <w:spacing w:val="-1"/>
          <w:lang w:val="x-none" w:eastAsia="x-none"/>
        </w:rPr>
        <w:t>Input data for all models are the % fluctuation in demand over the last four years plus the current month, whereas the output variable is the percentage change over the following month. Due to the growing trend in total demand and the increased frequency of demand instability, percentage growth is preferred to change alone. The manufacturing facilities provided data set has 100 months (77 per cent), whereas the testing set contains 30 months (23 per cent).</w:t>
      </w:r>
    </w:p>
    <w:p w14:paraId="138CFE18" w14:textId="77777777" w:rsidR="00C44A9C" w:rsidRPr="00C21C91" w:rsidRDefault="00C44A9C" w:rsidP="00C44A9C">
      <w:pPr>
        <w:pStyle w:val="Heading1"/>
        <w:rPr>
          <w:color w:val="000000" w:themeColor="text1"/>
        </w:rPr>
      </w:pPr>
      <w:r w:rsidRPr="00C21C91">
        <w:rPr>
          <w:color w:val="000000" w:themeColor="text1"/>
        </w:rPr>
        <w:t xml:space="preserve">Testing and/or evaluation </w:t>
      </w:r>
    </w:p>
    <w:p w14:paraId="22FC8994" w14:textId="4DC6F67C" w:rsidR="00C44A9C" w:rsidRPr="00C21C91" w:rsidRDefault="00C44A9C" w:rsidP="00C44A9C">
      <w:pPr>
        <w:pStyle w:val="BodyText"/>
        <w:rPr>
          <w:color w:val="000000" w:themeColor="text1"/>
        </w:rPr>
      </w:pPr>
      <w:r w:rsidRPr="00C21C91">
        <w:rPr>
          <w:color w:val="000000" w:themeColor="text1"/>
        </w:rPr>
        <w:t>A predicting model was developed using three layers of a nutrient backpropagation computational model. For both vast datasets, a neural network with an activation functions transfer function, a development rate of 0.1 and a weight of 0.7 was constructed to encapsulate the relationship between five parameters and one conclusion. To mitigate overtraining, we utilise a 20% bridge set (a subsection of the test dataset) to cease training whenever the inaccuracy on this set begins to increase. For the numerical simulations, ten neurons in the hidden layer were utilised. This selection of 10 neurons in the hidden layer produces a ratio of eight training instances to one neural network poundage:</w:t>
      </w:r>
    </w:p>
    <w:p w14:paraId="49BEAEB5" w14:textId="09EF0311" w:rsidR="00C44A9C" w:rsidRPr="00C21C91" w:rsidRDefault="00C44A9C" w:rsidP="00C24384">
      <w:pPr>
        <w:pStyle w:val="BodyText"/>
        <w:rPr>
          <w:color w:val="000000" w:themeColor="text1"/>
        </w:rPr>
      </w:pPr>
      <m:oMath>
        <m:r>
          <w:rPr>
            <w:rFonts w:ascii="Cambria Math" w:hAnsi="Cambria Math"/>
            <w:color w:val="000000" w:themeColor="text1"/>
          </w:rPr>
          <m:t>S.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I+O</m:t>
                </m:r>
              </m:e>
            </m:d>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600.0.8</m:t>
            </m:r>
          </m:num>
          <m:den>
            <m:r>
              <w:rPr>
                <w:rFonts w:ascii="Cambria Math" w:hAnsi="Cambria Math"/>
                <w:color w:val="000000" w:themeColor="text1"/>
              </w:rPr>
              <m:t>10</m:t>
            </m:r>
            <m:d>
              <m:dPr>
                <m:ctrlPr>
                  <w:rPr>
                    <w:rFonts w:ascii="Cambria Math" w:hAnsi="Cambria Math"/>
                    <w:i/>
                    <w:color w:val="000000" w:themeColor="text1"/>
                  </w:rPr>
                </m:ctrlPr>
              </m:dPr>
              <m:e>
                <m:r>
                  <w:rPr>
                    <w:rFonts w:ascii="Cambria Math" w:hAnsi="Cambria Math"/>
                    <w:color w:val="000000" w:themeColor="text1"/>
                  </w:rPr>
                  <m:t>5+1</m:t>
                </m:r>
              </m:e>
            </m:d>
          </m:den>
        </m:f>
        <m:r>
          <w:rPr>
            <w:rFonts w:ascii="Cambria Math" w:hAnsi="Cambria Math"/>
            <w:color w:val="000000" w:themeColor="text1"/>
          </w:rPr>
          <m:t>=8</m:t>
        </m:r>
      </m:oMath>
      <w:r w:rsidRPr="00C21C91">
        <w:rPr>
          <w:color w:val="000000" w:themeColor="text1"/>
        </w:rPr>
        <w:tab/>
      </w:r>
    </w:p>
    <w:p w14:paraId="1CDEC731" w14:textId="77777777" w:rsidR="00C44A9C" w:rsidRPr="00C21C91" w:rsidRDefault="00C44A9C" w:rsidP="00C44A9C">
      <w:pPr>
        <w:keepNext/>
        <w:rPr>
          <w:color w:val="000000" w:themeColor="text1"/>
        </w:rPr>
      </w:pPr>
      <w:r w:rsidRPr="00C21C91">
        <w:rPr>
          <w:noProof/>
          <w:color w:val="000000" w:themeColor="text1"/>
        </w:rPr>
        <w:drawing>
          <wp:inline distT="0" distB="0" distL="0" distR="0" wp14:anchorId="79C5D4CC" wp14:editId="1F0BAC21">
            <wp:extent cx="3089910" cy="1128397"/>
            <wp:effectExtent l="0" t="0" r="0" b="1905"/>
            <wp:docPr id="15" name="Picture 15"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chart&#10;&#10;Description automatically generated"/>
                    <pic:cNvPicPr/>
                  </pic:nvPicPr>
                  <pic:blipFill>
                    <a:blip r:embed="rId30"/>
                    <a:stretch>
                      <a:fillRect/>
                    </a:stretch>
                  </pic:blipFill>
                  <pic:spPr>
                    <a:xfrm>
                      <a:off x="0" y="0"/>
                      <a:ext cx="3089910" cy="1128397"/>
                    </a:xfrm>
                    <a:prstGeom prst="rect">
                      <a:avLst/>
                    </a:prstGeom>
                  </pic:spPr>
                </pic:pic>
              </a:graphicData>
            </a:graphic>
          </wp:inline>
        </w:drawing>
      </w:r>
    </w:p>
    <w:p w14:paraId="669AC9D8" w14:textId="21BF7323" w:rsidR="00C44A9C" w:rsidRPr="00C21C91" w:rsidRDefault="00C44A9C" w:rsidP="00C44A9C">
      <w:pPr>
        <w:pStyle w:val="Caption"/>
        <w:keepNext/>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D4371F">
        <w:rPr>
          <w:noProof/>
          <w:color w:val="000000" w:themeColor="text1"/>
        </w:rPr>
        <w:t>2</w:t>
      </w:r>
      <w:r w:rsidRPr="00C21C91">
        <w:rPr>
          <w:color w:val="000000" w:themeColor="text1"/>
        </w:rPr>
        <w:fldChar w:fldCharType="end"/>
      </w:r>
      <w:r w:rsidRPr="00C21C91">
        <w:rPr>
          <w:color w:val="000000" w:themeColor="text1"/>
        </w:rPr>
        <w:t>. Simulations testing data set results.</w:t>
      </w:r>
      <w:r w:rsidRPr="00C21C91">
        <w:rPr>
          <w:noProof/>
          <w:color w:val="000000" w:themeColor="text1"/>
        </w:rPr>
        <w:t xml:space="preserve"> </w:t>
      </w:r>
      <w:r w:rsidRPr="00C21C91">
        <w:rPr>
          <w:noProof/>
          <w:color w:val="000000" w:themeColor="text1"/>
        </w:rPr>
        <w:drawing>
          <wp:inline distT="0" distB="0" distL="0" distR="0" wp14:anchorId="7D75580A" wp14:editId="54501B76">
            <wp:extent cx="3089910" cy="104521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31"/>
                    <a:stretch>
                      <a:fillRect/>
                    </a:stretch>
                  </pic:blipFill>
                  <pic:spPr>
                    <a:xfrm>
                      <a:off x="0" y="0"/>
                      <a:ext cx="3089910" cy="1045216"/>
                    </a:xfrm>
                    <a:prstGeom prst="rect">
                      <a:avLst/>
                    </a:prstGeom>
                  </pic:spPr>
                </pic:pic>
              </a:graphicData>
            </a:graphic>
          </wp:inline>
        </w:drawing>
      </w:r>
    </w:p>
    <w:p w14:paraId="3B324BA6" w14:textId="338A3783" w:rsidR="00C44A9C" w:rsidRPr="00C21C91" w:rsidRDefault="00C44A9C" w:rsidP="00C44A9C">
      <w:pPr>
        <w:pStyle w:val="Caption"/>
        <w:rPr>
          <w:color w:val="000000" w:themeColor="text1"/>
        </w:rPr>
      </w:pPr>
      <w:r w:rsidRPr="00C21C91">
        <w:rPr>
          <w:color w:val="000000" w:themeColor="text1"/>
        </w:rPr>
        <w:t xml:space="preserve">Fig. </w:t>
      </w:r>
      <w:r w:rsidRPr="00C21C91">
        <w:rPr>
          <w:color w:val="000000" w:themeColor="text1"/>
        </w:rPr>
        <w:fldChar w:fldCharType="begin"/>
      </w:r>
      <w:r w:rsidRPr="00C21C91">
        <w:rPr>
          <w:color w:val="000000" w:themeColor="text1"/>
        </w:rPr>
        <w:instrText xml:space="preserve"> SEQ Fig. \* ARABIC </w:instrText>
      </w:r>
      <w:r w:rsidRPr="00C21C91">
        <w:rPr>
          <w:color w:val="000000" w:themeColor="text1"/>
        </w:rPr>
        <w:fldChar w:fldCharType="separate"/>
      </w:r>
      <w:r w:rsidR="00D4371F">
        <w:rPr>
          <w:noProof/>
          <w:color w:val="000000" w:themeColor="text1"/>
        </w:rPr>
        <w:t>3</w:t>
      </w:r>
      <w:r w:rsidRPr="00C21C91">
        <w:rPr>
          <w:color w:val="000000" w:themeColor="text1"/>
        </w:rPr>
        <w:fldChar w:fldCharType="end"/>
      </w:r>
      <w:r w:rsidRPr="00C21C91">
        <w:rPr>
          <w:color w:val="000000" w:themeColor="text1"/>
        </w:rPr>
        <w:t>. Foundries testing data set results.</w:t>
      </w:r>
    </w:p>
    <w:p w14:paraId="6DDC460B" w14:textId="3678012B" w:rsidR="00C44A9C" w:rsidRPr="00C21C91" w:rsidRDefault="00C44A9C" w:rsidP="00C44A9C">
      <w:pPr>
        <w:rPr>
          <w:color w:val="000000" w:themeColor="text1"/>
          <w:lang w:val="x-none" w:eastAsia="x-none"/>
        </w:rPr>
      </w:pPr>
    </w:p>
    <w:p w14:paraId="6838DF8F" w14:textId="77777777" w:rsidR="00C44A9C" w:rsidRPr="00C21C91" w:rsidRDefault="00C44A9C" w:rsidP="00C44A9C">
      <w:pPr>
        <w:pStyle w:val="Heading1"/>
        <w:rPr>
          <w:color w:val="000000" w:themeColor="text1"/>
        </w:rPr>
      </w:pPr>
      <w:r w:rsidRPr="00C21C91">
        <w:rPr>
          <w:color w:val="000000" w:themeColor="text1"/>
        </w:rPr>
        <w:t>Results</w:t>
      </w:r>
    </w:p>
    <w:p w14:paraId="68E54EFB" w14:textId="77777777" w:rsidR="00C44A9C" w:rsidRPr="00C21C91" w:rsidRDefault="00C44A9C" w:rsidP="00C44A9C">
      <w:pPr>
        <w:pStyle w:val="BodyText"/>
        <w:rPr>
          <w:color w:val="000000" w:themeColor="text1"/>
        </w:rPr>
      </w:pPr>
      <w:r w:rsidRPr="00C21C91">
        <w:rPr>
          <w:color w:val="000000" w:themeColor="text1"/>
        </w:rPr>
        <w:t>Supply chains contribute significantly to user satisfaction, budget control</w:t>
      </w:r>
    </w:p>
    <w:p w14:paraId="4013F1D0" w14:textId="5203C050" w:rsidR="00C44A9C" w:rsidRPr="00C21C91" w:rsidRDefault="00C44A9C" w:rsidP="00C44A9C">
      <w:pPr>
        <w:pStyle w:val="Heading1"/>
        <w:rPr>
          <w:color w:val="000000" w:themeColor="text1"/>
        </w:rPr>
      </w:pPr>
      <w:r w:rsidRPr="00C21C91">
        <w:rPr>
          <w:color w:val="000000" w:themeColor="text1"/>
        </w:rPr>
        <w:t xml:space="preserve"> Conclusion </w:t>
      </w:r>
      <w:r w:rsidR="002E7C13">
        <w:rPr>
          <w:color w:val="000000" w:themeColor="text1"/>
        </w:rPr>
        <w:t>&amp; Future Work</w:t>
      </w:r>
    </w:p>
    <w:p w14:paraId="5830915A" w14:textId="77777777" w:rsidR="00C44A9C" w:rsidRPr="00C21C91" w:rsidRDefault="00C44A9C" w:rsidP="00C44A9C">
      <w:pPr>
        <w:pStyle w:val="BodyText"/>
        <w:rPr>
          <w:color w:val="000000" w:themeColor="text1"/>
        </w:rPr>
      </w:pPr>
      <w:r w:rsidRPr="00C21C91">
        <w:rPr>
          <w:color w:val="000000" w:themeColor="text1"/>
        </w:rPr>
        <w:t xml:space="preserve">This purpose was to investigate the efficacy of sophisticated quasi-machine learning approaches in anticipating the deformed demand indications in the broader supply chain. The conclusions are significant for supply chain circumstances in which parties might communicate for the reasons explained at the commencement of the study. In such </w:t>
      </w:r>
      <w:r w:rsidRPr="00C21C91">
        <w:rPr>
          <w:color w:val="000000" w:themeColor="text1"/>
        </w:rPr>
        <w:lastRenderedPageBreak/>
        <w:t>situations, the possibility of increasing forecasting performance would result in reduced expenses and enhanced satisfaction among customers due to more delivery products. And although advanced technologies produced superior results worldwide, they did not significantly outperform more "conventional procedures" (as indicated by the MLR model) for the model parameters set. Nonetheless, with actual foundry data, increasingly sophisticated data mining technologies (offer more significant enhancements. Recurrent Neural Networks (RNN) produce the highest scores on the metal smelting test set. Furthermore, designers understand that tendency estimate and naive projection are the poorest types of demanding communication systems, as they have the maximum error rate.</w:t>
      </w:r>
    </w:p>
    <w:p w14:paraId="5A450CE6" w14:textId="77777777" w:rsidR="00C44A9C" w:rsidRPr="00C21C91" w:rsidRDefault="00C44A9C" w:rsidP="00C44A9C">
      <w:pPr>
        <w:pStyle w:val="BodyText"/>
        <w:rPr>
          <w:color w:val="000000" w:themeColor="text1"/>
        </w:rPr>
      </w:pPr>
      <w:r w:rsidRPr="00C21C91">
        <w:rPr>
          <w:color w:val="000000" w:themeColor="text1"/>
        </w:rPr>
        <w:t>Consequently, researchers can infer that the application of algorithms for machine learning and MLR for estimating distorted consumption indications in the broader supply chain results in more weather predictions than traditional estimation methods (such as naive, trend, and moving average). Researchers did not observe. However, machine methodologies consistently outperform the regression model. In reality, the slight reliability improvement of RNN models must be evaluated against the intellectual and computation simplicity of the model for linear regression. The study seeks to investigate the effects of intelligence exchange on prediction accuracies, such as through the Internet and other e-business technologies, as a way for businesses to collaborate choices with their many counterparties), integration of strategic planning will continue to be constrained so long as impediments persist. Considering our concept, such limitations may be reduced.</w:t>
      </w:r>
    </w:p>
    <w:p w14:paraId="52392CC6" w14:textId="77777777" w:rsidR="00C44A9C" w:rsidRPr="00C21C91" w:rsidRDefault="00C44A9C" w:rsidP="00C44A9C">
      <w:pPr>
        <w:pStyle w:val="BodyText"/>
        <w:rPr>
          <w:color w:val="000000" w:themeColor="text1"/>
          <w:lang w:val="en-US"/>
        </w:rPr>
      </w:pPr>
      <w:r w:rsidRPr="00C21C91">
        <w:rPr>
          <w:color w:val="000000" w:themeColor="text1"/>
        </w:rPr>
        <w:t>There are numerous applications of machine learning in the management of supply chains. Therefore, designers highlight the ones that supply chain executives find most valuable. Managing suppliers, facilities, and global logistics partnerships can challenge supply chain management. However, machine learning and artificial intelligence technology can aid in all phases of managing a supply chain. Machine learning mechanisms will accurately predict demand, enhance logistics processes, decrease documentation, and automate human procedures. Consequently, you will have end-to-end information into your production process, ensuring that it operates more smoothly, incurs fewer expenses, and is less susceptible to disturbances.</w:t>
      </w:r>
      <w:r w:rsidRPr="00C21C91">
        <w:rPr>
          <w:color w:val="000000" w:themeColor="text1"/>
          <w:lang w:val="en-US"/>
        </w:rPr>
        <w:t xml:space="preserve"> For fraud detection and prevention, machine learning systems can evaluate vast volumes of data and identify trends for every corporation. ML makes it easier to identify suspicious charges, minimize credentials exploitation, improve enforcement actions, and automate anti-fraud activities, for illustration, in the supply chain. In addition, ML enables supply chain workers to systematize the process of determining if all components and completed goods match quality or protection criteria. From a strategic viewpoint, machine learning gives insightful information that simplifies and accelerates decision-making. It allows senior managers to examine the optimum and worst-case situations rapidly. Machine learning employs intricate algorithms to provide ideal answers to company management, allowing them to make informed choices.</w:t>
      </w:r>
    </w:p>
    <w:p w14:paraId="34D19B20" w14:textId="77777777" w:rsidR="00C44A9C" w:rsidRPr="00C21C91" w:rsidRDefault="00C44A9C" w:rsidP="00C44A9C">
      <w:pPr>
        <w:rPr>
          <w:color w:val="000000" w:themeColor="text1"/>
          <w:lang w:val="x-none" w:eastAsia="x-none"/>
        </w:rPr>
      </w:pPr>
    </w:p>
    <w:p w14:paraId="27DC1CB6" w14:textId="77777777" w:rsidR="00C44A9C" w:rsidRPr="00C21C91" w:rsidRDefault="00C44A9C" w:rsidP="00C44A9C">
      <w:pPr>
        <w:rPr>
          <w:color w:val="000000" w:themeColor="text1"/>
        </w:rPr>
      </w:pPr>
    </w:p>
    <w:p w14:paraId="79AC2C7C" w14:textId="77777777" w:rsidR="001D6E9E" w:rsidRPr="00C21C91" w:rsidRDefault="001D6E9E" w:rsidP="001D6E9E">
      <w:pPr>
        <w:pStyle w:val="BodyText"/>
        <w:rPr>
          <w:color w:val="000000" w:themeColor="text1"/>
        </w:rPr>
      </w:pPr>
    </w:p>
    <w:p w14:paraId="42C3D33A" w14:textId="77777777" w:rsidR="001D6E9E" w:rsidRPr="00C21C91" w:rsidRDefault="001D6E9E" w:rsidP="00683992">
      <w:pPr>
        <w:rPr>
          <w:color w:val="000000" w:themeColor="text1"/>
        </w:rPr>
      </w:pPr>
    </w:p>
    <w:p w14:paraId="018598A1" w14:textId="7D3D188C" w:rsidR="005506AF" w:rsidRPr="00C21C91" w:rsidRDefault="005506AF" w:rsidP="005506AF">
      <w:pPr>
        <w:jc w:val="both"/>
        <w:rPr>
          <w:color w:val="000000" w:themeColor="text1"/>
        </w:rPr>
      </w:pPr>
    </w:p>
    <w:p w14:paraId="2BE3BEAE" w14:textId="5B16D5FA" w:rsidR="005506AF" w:rsidRPr="00C21C91" w:rsidRDefault="005506AF" w:rsidP="00683992">
      <w:pPr>
        <w:rPr>
          <w:color w:val="000000" w:themeColor="text1"/>
        </w:rPr>
      </w:pPr>
    </w:p>
    <w:p w14:paraId="161BBD93" w14:textId="41447D81" w:rsidR="005506AF" w:rsidRPr="00C21C91" w:rsidRDefault="005506AF" w:rsidP="00683992">
      <w:pPr>
        <w:rPr>
          <w:color w:val="000000" w:themeColor="text1"/>
        </w:rPr>
      </w:pPr>
    </w:p>
    <w:p w14:paraId="7B8F942D" w14:textId="4E348C24" w:rsidR="005506AF" w:rsidRPr="00C21C91" w:rsidRDefault="005506AF" w:rsidP="00683992">
      <w:pPr>
        <w:rPr>
          <w:color w:val="000000" w:themeColor="text1"/>
        </w:rPr>
      </w:pPr>
    </w:p>
    <w:p w14:paraId="50F11C6A" w14:textId="77777777" w:rsidR="005506AF" w:rsidRPr="00C21C91" w:rsidRDefault="005506AF" w:rsidP="00683992">
      <w:pPr>
        <w:rPr>
          <w:color w:val="000000" w:themeColor="text1"/>
        </w:rPr>
      </w:pPr>
    </w:p>
    <w:p w14:paraId="13B081EA" w14:textId="77777777" w:rsidR="00683992" w:rsidRPr="00C21C91" w:rsidRDefault="00683992" w:rsidP="00683992">
      <w:pPr>
        <w:rPr>
          <w:color w:val="000000" w:themeColor="text1"/>
        </w:rPr>
      </w:pPr>
    </w:p>
    <w:p w14:paraId="46E8047E" w14:textId="4E01389A" w:rsidR="00EF2988" w:rsidRPr="00C21C91" w:rsidRDefault="00EF2988" w:rsidP="00EF2988">
      <w:pPr>
        <w:rPr>
          <w:color w:val="000000" w:themeColor="text1"/>
        </w:rPr>
      </w:pPr>
    </w:p>
    <w:p w14:paraId="1FE55C31" w14:textId="11E60DE1" w:rsidR="00EF2988" w:rsidRPr="00C21C91" w:rsidRDefault="00EF2988" w:rsidP="00EF2988">
      <w:pPr>
        <w:rPr>
          <w:color w:val="000000" w:themeColor="text1"/>
        </w:rPr>
      </w:pPr>
    </w:p>
    <w:p w14:paraId="41AF3406" w14:textId="796BA85D" w:rsidR="00EF2988" w:rsidRPr="00C21C91" w:rsidRDefault="00EF2988" w:rsidP="00EF2988">
      <w:pPr>
        <w:rPr>
          <w:color w:val="000000" w:themeColor="text1"/>
        </w:rPr>
      </w:pPr>
    </w:p>
    <w:p w14:paraId="3226DDFD" w14:textId="181F0376" w:rsidR="00EF2988" w:rsidRPr="00C21C91" w:rsidRDefault="00EF2988" w:rsidP="00EF2988">
      <w:pPr>
        <w:rPr>
          <w:color w:val="000000" w:themeColor="text1"/>
        </w:rPr>
      </w:pPr>
    </w:p>
    <w:p w14:paraId="78D48375" w14:textId="0BC4052F" w:rsidR="00EF2988" w:rsidRPr="00C21C91" w:rsidRDefault="00EF2988" w:rsidP="00EF2988">
      <w:pPr>
        <w:rPr>
          <w:color w:val="000000" w:themeColor="text1"/>
        </w:rPr>
      </w:pPr>
    </w:p>
    <w:p w14:paraId="7A07A247" w14:textId="11E98591" w:rsidR="00EF2988" w:rsidRPr="00C21C91" w:rsidRDefault="00EF2988" w:rsidP="00EF2988">
      <w:pPr>
        <w:rPr>
          <w:color w:val="000000" w:themeColor="text1"/>
        </w:rPr>
      </w:pPr>
    </w:p>
    <w:p w14:paraId="46B5C43F" w14:textId="4636840C" w:rsidR="00EF2988" w:rsidRPr="00C21C91" w:rsidRDefault="00EF2988" w:rsidP="00EF2988">
      <w:pPr>
        <w:rPr>
          <w:color w:val="000000" w:themeColor="text1"/>
        </w:rPr>
      </w:pPr>
    </w:p>
    <w:p w14:paraId="2142D24E" w14:textId="77777777" w:rsidR="005506AF" w:rsidRPr="00C21C91" w:rsidRDefault="005506AF" w:rsidP="00C44A9C">
      <w:pPr>
        <w:jc w:val="both"/>
        <w:rPr>
          <w:color w:val="000000" w:themeColor="text1"/>
        </w:rPr>
      </w:pPr>
    </w:p>
    <w:p w14:paraId="373CDC8E" w14:textId="77777777" w:rsidR="00C44A9C" w:rsidRPr="00C21C91" w:rsidRDefault="00C44A9C" w:rsidP="00C44A9C">
      <w:pPr>
        <w:jc w:val="both"/>
        <w:rPr>
          <w:color w:val="000000" w:themeColor="text1"/>
        </w:rPr>
      </w:pPr>
    </w:p>
    <w:p w14:paraId="7910DB18" w14:textId="77777777" w:rsidR="00C44A9C" w:rsidRPr="00C21C91" w:rsidRDefault="00C44A9C" w:rsidP="00C44A9C">
      <w:pPr>
        <w:jc w:val="both"/>
        <w:rPr>
          <w:color w:val="000000" w:themeColor="text1"/>
        </w:rPr>
      </w:pPr>
    </w:p>
    <w:p w14:paraId="49EC2EEA" w14:textId="77777777" w:rsidR="00C44A9C" w:rsidRPr="00C21C91" w:rsidRDefault="00C44A9C" w:rsidP="00C44A9C">
      <w:pPr>
        <w:jc w:val="both"/>
        <w:rPr>
          <w:color w:val="000000" w:themeColor="text1"/>
        </w:rPr>
      </w:pPr>
    </w:p>
    <w:p w14:paraId="53894D10" w14:textId="77777777" w:rsidR="00C44A9C" w:rsidRPr="00C21C91" w:rsidRDefault="00C44A9C" w:rsidP="00C44A9C">
      <w:pPr>
        <w:jc w:val="both"/>
        <w:rPr>
          <w:color w:val="000000" w:themeColor="text1"/>
        </w:rPr>
      </w:pPr>
    </w:p>
    <w:p w14:paraId="1B87C6A5" w14:textId="77777777" w:rsidR="00C44A9C" w:rsidRPr="00C21C91" w:rsidRDefault="00C44A9C" w:rsidP="00C44A9C">
      <w:pPr>
        <w:jc w:val="both"/>
        <w:rPr>
          <w:color w:val="000000" w:themeColor="text1"/>
        </w:rPr>
      </w:pPr>
    </w:p>
    <w:p w14:paraId="1A474E12" w14:textId="77777777" w:rsidR="00C44A9C" w:rsidRPr="00C21C91" w:rsidRDefault="00C44A9C" w:rsidP="00C44A9C">
      <w:pPr>
        <w:jc w:val="both"/>
        <w:rPr>
          <w:color w:val="000000" w:themeColor="text1"/>
        </w:rPr>
      </w:pPr>
    </w:p>
    <w:p w14:paraId="35A8A598" w14:textId="77777777" w:rsidR="00C44A9C" w:rsidRPr="00C21C91" w:rsidRDefault="00C44A9C" w:rsidP="00C44A9C">
      <w:pPr>
        <w:jc w:val="both"/>
        <w:rPr>
          <w:color w:val="000000" w:themeColor="text1"/>
        </w:rPr>
      </w:pPr>
    </w:p>
    <w:p w14:paraId="7E3E0556" w14:textId="77777777" w:rsidR="00C44A9C" w:rsidRPr="00C21C91" w:rsidRDefault="00C44A9C" w:rsidP="00C44A9C">
      <w:pPr>
        <w:jc w:val="both"/>
        <w:rPr>
          <w:color w:val="000000" w:themeColor="text1"/>
        </w:rPr>
      </w:pPr>
    </w:p>
    <w:p w14:paraId="6B950E06" w14:textId="77777777" w:rsidR="00C44A9C" w:rsidRPr="00C21C91" w:rsidRDefault="00C44A9C" w:rsidP="00C44A9C">
      <w:pPr>
        <w:jc w:val="both"/>
        <w:rPr>
          <w:color w:val="000000" w:themeColor="text1"/>
        </w:rPr>
      </w:pPr>
    </w:p>
    <w:p w14:paraId="70575F36" w14:textId="77777777" w:rsidR="00C44A9C" w:rsidRPr="00C21C91" w:rsidRDefault="00C44A9C" w:rsidP="00C44A9C">
      <w:pPr>
        <w:jc w:val="both"/>
        <w:rPr>
          <w:color w:val="000000" w:themeColor="text1"/>
        </w:rPr>
      </w:pPr>
    </w:p>
    <w:p w14:paraId="284FEF62" w14:textId="77777777" w:rsidR="00C44A9C" w:rsidRPr="00C21C91" w:rsidRDefault="00C44A9C" w:rsidP="00C44A9C">
      <w:pPr>
        <w:jc w:val="both"/>
        <w:rPr>
          <w:color w:val="000000" w:themeColor="text1"/>
        </w:rPr>
      </w:pPr>
    </w:p>
    <w:p w14:paraId="01F87746" w14:textId="77777777" w:rsidR="00C44A9C" w:rsidRPr="00C21C91" w:rsidRDefault="00C44A9C" w:rsidP="00C44A9C">
      <w:pPr>
        <w:jc w:val="both"/>
        <w:rPr>
          <w:color w:val="000000" w:themeColor="text1"/>
        </w:rPr>
      </w:pPr>
    </w:p>
    <w:p w14:paraId="2A923F1A" w14:textId="77777777" w:rsidR="00C44A9C" w:rsidRPr="00C21C91" w:rsidRDefault="00C44A9C" w:rsidP="00C44A9C">
      <w:pPr>
        <w:jc w:val="both"/>
        <w:rPr>
          <w:color w:val="000000" w:themeColor="text1"/>
        </w:rPr>
      </w:pPr>
    </w:p>
    <w:p w14:paraId="4F9C01B2" w14:textId="77777777" w:rsidR="00C44A9C" w:rsidRPr="00C21C91" w:rsidRDefault="00C44A9C" w:rsidP="00C44A9C">
      <w:pPr>
        <w:jc w:val="both"/>
        <w:rPr>
          <w:color w:val="000000" w:themeColor="text1"/>
        </w:rPr>
      </w:pPr>
    </w:p>
    <w:p w14:paraId="44689439" w14:textId="77777777" w:rsidR="00C44A9C" w:rsidRPr="00C21C91" w:rsidRDefault="00C44A9C" w:rsidP="00C44A9C">
      <w:pPr>
        <w:jc w:val="both"/>
        <w:rPr>
          <w:color w:val="000000" w:themeColor="text1"/>
        </w:rPr>
      </w:pPr>
    </w:p>
    <w:p w14:paraId="779503B7" w14:textId="77777777" w:rsidR="00C44A9C" w:rsidRPr="00C21C91" w:rsidRDefault="00C44A9C" w:rsidP="00C44A9C">
      <w:pPr>
        <w:jc w:val="both"/>
        <w:rPr>
          <w:color w:val="000000" w:themeColor="text1"/>
        </w:rPr>
      </w:pPr>
    </w:p>
    <w:p w14:paraId="1D3720C6" w14:textId="77777777" w:rsidR="00C44A9C" w:rsidRPr="00C21C91" w:rsidRDefault="00C44A9C" w:rsidP="00C44A9C">
      <w:pPr>
        <w:jc w:val="both"/>
        <w:rPr>
          <w:color w:val="000000" w:themeColor="text1"/>
        </w:rPr>
      </w:pPr>
    </w:p>
    <w:p w14:paraId="45D3B258" w14:textId="77777777" w:rsidR="00C44A9C" w:rsidRPr="00C21C91" w:rsidRDefault="00C44A9C" w:rsidP="00C44A9C">
      <w:pPr>
        <w:jc w:val="both"/>
        <w:rPr>
          <w:color w:val="000000" w:themeColor="text1"/>
        </w:rPr>
      </w:pPr>
    </w:p>
    <w:p w14:paraId="39F45C43" w14:textId="77777777" w:rsidR="00C44A9C" w:rsidRPr="00C21C91" w:rsidRDefault="00C44A9C" w:rsidP="00C44A9C">
      <w:pPr>
        <w:jc w:val="both"/>
        <w:rPr>
          <w:color w:val="000000" w:themeColor="text1"/>
        </w:rPr>
      </w:pPr>
    </w:p>
    <w:p w14:paraId="665AD6FE" w14:textId="77777777" w:rsidR="00C44A9C" w:rsidRPr="00C21C91" w:rsidRDefault="00C44A9C" w:rsidP="00C44A9C">
      <w:pPr>
        <w:jc w:val="both"/>
        <w:rPr>
          <w:color w:val="000000" w:themeColor="text1"/>
        </w:rPr>
      </w:pPr>
    </w:p>
    <w:p w14:paraId="23CCE480" w14:textId="77777777" w:rsidR="00C44A9C" w:rsidRPr="00C21C91" w:rsidRDefault="00C44A9C" w:rsidP="00C44A9C">
      <w:pPr>
        <w:jc w:val="both"/>
        <w:rPr>
          <w:color w:val="000000" w:themeColor="text1"/>
        </w:rPr>
      </w:pPr>
    </w:p>
    <w:p w14:paraId="30D561A9" w14:textId="77777777" w:rsidR="00C44A9C" w:rsidRPr="00C21C91" w:rsidRDefault="00C44A9C" w:rsidP="00C44A9C">
      <w:pPr>
        <w:jc w:val="both"/>
        <w:rPr>
          <w:color w:val="000000" w:themeColor="text1"/>
        </w:rPr>
      </w:pPr>
    </w:p>
    <w:p w14:paraId="613897EF" w14:textId="77777777" w:rsidR="00C44A9C" w:rsidRPr="00C21C91" w:rsidRDefault="00C44A9C" w:rsidP="00C44A9C">
      <w:pPr>
        <w:jc w:val="both"/>
        <w:rPr>
          <w:color w:val="000000" w:themeColor="text1"/>
        </w:rPr>
      </w:pPr>
    </w:p>
    <w:p w14:paraId="7D0A84A1" w14:textId="77777777" w:rsidR="00C44A9C" w:rsidRPr="00C21C91" w:rsidRDefault="00C44A9C" w:rsidP="00C44A9C">
      <w:pPr>
        <w:jc w:val="both"/>
        <w:rPr>
          <w:color w:val="000000" w:themeColor="text1"/>
        </w:rPr>
      </w:pPr>
    </w:p>
    <w:p w14:paraId="68614D4D" w14:textId="77777777" w:rsidR="00C44A9C" w:rsidRPr="00C21C91" w:rsidRDefault="00C44A9C" w:rsidP="00C44A9C">
      <w:pPr>
        <w:jc w:val="both"/>
        <w:rPr>
          <w:color w:val="000000" w:themeColor="text1"/>
        </w:rPr>
      </w:pPr>
    </w:p>
    <w:p w14:paraId="54480C10" w14:textId="77777777" w:rsidR="00C44A9C" w:rsidRPr="00C21C91" w:rsidRDefault="00C44A9C" w:rsidP="00C44A9C">
      <w:pPr>
        <w:jc w:val="both"/>
        <w:rPr>
          <w:color w:val="000000" w:themeColor="text1"/>
        </w:rPr>
      </w:pPr>
    </w:p>
    <w:p w14:paraId="057F9B72" w14:textId="77777777" w:rsidR="00C44A9C" w:rsidRPr="00C21C91" w:rsidRDefault="00C44A9C" w:rsidP="00C44A9C">
      <w:pPr>
        <w:jc w:val="both"/>
        <w:rPr>
          <w:color w:val="000000" w:themeColor="text1"/>
        </w:rPr>
      </w:pPr>
    </w:p>
    <w:p w14:paraId="0CF15043" w14:textId="77777777" w:rsidR="00C44A9C" w:rsidRPr="00C21C91" w:rsidRDefault="00C44A9C" w:rsidP="00C44A9C">
      <w:pPr>
        <w:jc w:val="both"/>
        <w:rPr>
          <w:color w:val="000000" w:themeColor="text1"/>
        </w:rPr>
      </w:pPr>
    </w:p>
    <w:p w14:paraId="0C4FEE74" w14:textId="77777777" w:rsidR="00C44A9C" w:rsidRPr="00C21C91" w:rsidRDefault="00C44A9C" w:rsidP="00C44A9C">
      <w:pPr>
        <w:jc w:val="both"/>
        <w:rPr>
          <w:color w:val="000000" w:themeColor="text1"/>
        </w:rPr>
      </w:pPr>
    </w:p>
    <w:p w14:paraId="2A54CD55" w14:textId="77777777" w:rsidR="00C44A9C" w:rsidRPr="00C21C91" w:rsidRDefault="00C44A9C" w:rsidP="00C44A9C">
      <w:pPr>
        <w:jc w:val="both"/>
        <w:rPr>
          <w:color w:val="000000" w:themeColor="text1"/>
        </w:rPr>
      </w:pPr>
    </w:p>
    <w:p w14:paraId="08B76DC3" w14:textId="77777777" w:rsidR="00C44A9C" w:rsidRPr="00C21C91" w:rsidRDefault="00C44A9C" w:rsidP="00C44A9C">
      <w:pPr>
        <w:jc w:val="both"/>
        <w:rPr>
          <w:color w:val="000000" w:themeColor="text1"/>
        </w:rPr>
      </w:pPr>
    </w:p>
    <w:p w14:paraId="4B856751" w14:textId="77777777" w:rsidR="00C44A9C" w:rsidRPr="00C21C91" w:rsidRDefault="00C44A9C" w:rsidP="00C44A9C">
      <w:pPr>
        <w:jc w:val="both"/>
        <w:rPr>
          <w:color w:val="000000" w:themeColor="text1"/>
        </w:rPr>
      </w:pPr>
    </w:p>
    <w:p w14:paraId="4CEEAE71" w14:textId="77777777" w:rsidR="00C44A9C" w:rsidRPr="00C21C91" w:rsidRDefault="00C44A9C" w:rsidP="00C44A9C">
      <w:pPr>
        <w:jc w:val="both"/>
        <w:rPr>
          <w:color w:val="000000" w:themeColor="text1"/>
        </w:rPr>
      </w:pPr>
    </w:p>
    <w:p w14:paraId="4F5110BA" w14:textId="77777777" w:rsidR="00C44A9C" w:rsidRPr="00C21C91" w:rsidRDefault="00C44A9C" w:rsidP="00C44A9C">
      <w:pPr>
        <w:jc w:val="both"/>
        <w:rPr>
          <w:color w:val="000000" w:themeColor="text1"/>
        </w:rPr>
      </w:pPr>
    </w:p>
    <w:p w14:paraId="12B3DFC1" w14:textId="77777777" w:rsidR="00C44A9C" w:rsidRPr="00C21C91" w:rsidRDefault="00C44A9C" w:rsidP="00C44A9C">
      <w:pPr>
        <w:jc w:val="both"/>
        <w:rPr>
          <w:color w:val="000000" w:themeColor="text1"/>
        </w:rPr>
      </w:pPr>
    </w:p>
    <w:p w14:paraId="01325E1F" w14:textId="77777777" w:rsidR="00C44A9C" w:rsidRPr="00C21C91" w:rsidRDefault="00C44A9C" w:rsidP="00C44A9C">
      <w:pPr>
        <w:jc w:val="both"/>
        <w:rPr>
          <w:color w:val="000000" w:themeColor="text1"/>
        </w:rPr>
      </w:pPr>
    </w:p>
    <w:p w14:paraId="4327C4F9" w14:textId="77777777" w:rsidR="00C44A9C" w:rsidRPr="00C21C91" w:rsidRDefault="00C44A9C" w:rsidP="00C44A9C">
      <w:pPr>
        <w:jc w:val="both"/>
        <w:rPr>
          <w:color w:val="000000" w:themeColor="text1"/>
        </w:rPr>
      </w:pPr>
    </w:p>
    <w:p w14:paraId="42DFE1B4" w14:textId="77777777" w:rsidR="00C44A9C" w:rsidRPr="00C21C91" w:rsidRDefault="00C44A9C" w:rsidP="00C44A9C">
      <w:pPr>
        <w:jc w:val="both"/>
        <w:rPr>
          <w:color w:val="000000" w:themeColor="text1"/>
        </w:rPr>
      </w:pPr>
    </w:p>
    <w:p w14:paraId="09909275" w14:textId="77777777" w:rsidR="00C44A9C" w:rsidRPr="00C21C91" w:rsidRDefault="00C44A9C" w:rsidP="00C44A9C">
      <w:pPr>
        <w:jc w:val="both"/>
        <w:rPr>
          <w:color w:val="000000" w:themeColor="text1"/>
        </w:rPr>
      </w:pPr>
    </w:p>
    <w:p w14:paraId="1E7BBD03" w14:textId="77777777" w:rsidR="00C44A9C" w:rsidRPr="00C21C91" w:rsidRDefault="00C44A9C" w:rsidP="00C44A9C">
      <w:pPr>
        <w:jc w:val="both"/>
        <w:rPr>
          <w:color w:val="000000" w:themeColor="text1"/>
        </w:rPr>
      </w:pPr>
    </w:p>
    <w:p w14:paraId="5A4F5CEC" w14:textId="0A4F47A2" w:rsidR="00C44A9C" w:rsidRPr="00C21C91" w:rsidRDefault="00C44A9C" w:rsidP="00C44A9C">
      <w:pPr>
        <w:jc w:val="both"/>
        <w:rPr>
          <w:color w:val="000000" w:themeColor="text1"/>
        </w:rPr>
        <w:sectPr w:rsidR="00C44A9C" w:rsidRPr="00C21C91" w:rsidSect="005506AF">
          <w:type w:val="continuous"/>
          <w:pgSz w:w="11906" w:h="16838" w:code="9"/>
          <w:pgMar w:top="1080" w:right="907" w:bottom="1440" w:left="907" w:header="720" w:footer="720" w:gutter="0"/>
          <w:cols w:num="2" w:space="360"/>
          <w:docGrid w:linePitch="360"/>
        </w:sectPr>
      </w:pPr>
    </w:p>
    <w:p w14:paraId="0FD868FE" w14:textId="77777777" w:rsidR="002E7C13" w:rsidRDefault="002E7C13" w:rsidP="00A87F28">
      <w:pPr>
        <w:pStyle w:val="Heading5"/>
        <w:rPr>
          <w:color w:val="000000" w:themeColor="text1"/>
        </w:rPr>
      </w:pPr>
    </w:p>
    <w:p w14:paraId="56A22F5D" w14:textId="77777777" w:rsidR="002E7C13" w:rsidRDefault="002E7C13" w:rsidP="00A87F28">
      <w:pPr>
        <w:pStyle w:val="Heading5"/>
        <w:rPr>
          <w:color w:val="000000" w:themeColor="text1"/>
        </w:rPr>
      </w:pPr>
    </w:p>
    <w:p w14:paraId="43E49396" w14:textId="77777777" w:rsidR="002E7C13" w:rsidRDefault="002E7C13" w:rsidP="00A87F28">
      <w:pPr>
        <w:pStyle w:val="Heading5"/>
        <w:rPr>
          <w:color w:val="000000" w:themeColor="text1"/>
        </w:rPr>
      </w:pPr>
    </w:p>
    <w:p w14:paraId="70E1437F" w14:textId="77777777" w:rsidR="002E7C13" w:rsidRDefault="002E7C13" w:rsidP="00A87F28">
      <w:pPr>
        <w:pStyle w:val="Heading5"/>
        <w:rPr>
          <w:color w:val="000000" w:themeColor="text1"/>
        </w:rPr>
      </w:pPr>
    </w:p>
    <w:p w14:paraId="556E6F01" w14:textId="32FEB7E3" w:rsidR="009303D9" w:rsidRPr="00C21C91" w:rsidRDefault="009303D9" w:rsidP="00A87F28">
      <w:pPr>
        <w:pStyle w:val="Heading5"/>
        <w:rPr>
          <w:color w:val="000000" w:themeColor="text1"/>
        </w:rPr>
      </w:pPr>
      <w:r w:rsidRPr="00C21C91">
        <w:rPr>
          <w:color w:val="000000" w:themeColor="text1"/>
        </w:rPr>
        <w:lastRenderedPageBreak/>
        <w:t>References</w:t>
      </w:r>
    </w:p>
    <w:p w14:paraId="08A550A9" w14:textId="77777777" w:rsidR="009303D9" w:rsidRPr="00C21C91" w:rsidRDefault="009303D9" w:rsidP="00836367">
      <w:pPr>
        <w:pStyle w:val="references"/>
        <w:numPr>
          <w:ilvl w:val="0"/>
          <w:numId w:val="0"/>
        </w:numPr>
        <w:ind w:left="360" w:hanging="360"/>
        <w:rPr>
          <w:color w:val="000000" w:themeColor="text1"/>
        </w:rPr>
      </w:pPr>
    </w:p>
    <w:p w14:paraId="491407F6" w14:textId="77777777" w:rsidR="00DF5886" w:rsidRPr="00A87F28" w:rsidRDefault="002440B0" w:rsidP="003D7034">
      <w:pPr>
        <w:widowControl w:val="0"/>
        <w:autoSpaceDE w:val="0"/>
        <w:autoSpaceDN w:val="0"/>
        <w:adjustRightInd w:val="0"/>
        <w:spacing w:after="40"/>
        <w:jc w:val="both"/>
        <w:rPr>
          <w:noProof/>
          <w:color w:val="000000" w:themeColor="text1"/>
          <w:sz w:val="16"/>
          <w:szCs w:val="16"/>
        </w:rPr>
      </w:pPr>
      <w:r w:rsidRPr="00C21C91">
        <w:rPr>
          <w:b/>
          <w:color w:val="000000" w:themeColor="text1"/>
          <w:spacing w:val="-1"/>
          <w:lang w:val="x-none" w:eastAsia="x-none"/>
        </w:rPr>
        <w:fldChar w:fldCharType="begin" w:fldLock="1"/>
      </w:r>
      <w:r w:rsidRPr="00C21C91">
        <w:rPr>
          <w:b/>
          <w:color w:val="000000" w:themeColor="text1"/>
          <w:spacing w:val="-1"/>
          <w:lang w:val="x-none" w:eastAsia="x-none"/>
        </w:rPr>
        <w:instrText xml:space="preserve">ADDIN Mendeley Bibliography CSL_BIBLIOGRAPHY </w:instrText>
      </w:r>
      <w:r w:rsidRPr="00C21C91">
        <w:rPr>
          <w:b/>
          <w:color w:val="000000" w:themeColor="text1"/>
          <w:spacing w:val="-1"/>
          <w:lang w:val="x-none" w:eastAsia="x-none"/>
        </w:rPr>
        <w:fldChar w:fldCharType="separate"/>
      </w:r>
      <w:r w:rsidR="00DF5886" w:rsidRPr="00A87F28">
        <w:rPr>
          <w:noProof/>
          <w:color w:val="000000" w:themeColor="text1"/>
          <w:sz w:val="16"/>
          <w:szCs w:val="16"/>
        </w:rPr>
        <w:t xml:space="preserve">Ackerson, J. M., Dave, R. and Seliya, N. (2021) ‘Applications of recurrent neural network for biometric authentication \&amp; anomaly detection’, </w:t>
      </w:r>
      <w:r w:rsidR="00DF5886" w:rsidRPr="00A87F28">
        <w:rPr>
          <w:i/>
          <w:iCs/>
          <w:noProof/>
          <w:color w:val="000000" w:themeColor="text1"/>
          <w:sz w:val="16"/>
          <w:szCs w:val="16"/>
        </w:rPr>
        <w:t>Information</w:t>
      </w:r>
      <w:r w:rsidR="00DF5886" w:rsidRPr="00A87F28">
        <w:rPr>
          <w:noProof/>
          <w:color w:val="000000" w:themeColor="text1"/>
          <w:sz w:val="16"/>
          <w:szCs w:val="16"/>
        </w:rPr>
        <w:t>, 12(7), p. 272.</w:t>
      </w:r>
    </w:p>
    <w:p w14:paraId="2082346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iy\ik, H. and Yavuz, H. (2021) ‘Artificial neural network application for aerodynamics of an airfoil equipped with plasma actuators’, </w:t>
      </w:r>
      <w:r w:rsidRPr="00A87F28">
        <w:rPr>
          <w:i/>
          <w:iCs/>
          <w:noProof/>
          <w:color w:val="000000" w:themeColor="text1"/>
          <w:sz w:val="16"/>
          <w:szCs w:val="16"/>
        </w:rPr>
        <w:t>Journal of Applied Fluid Mechanics</w:t>
      </w:r>
      <w:r w:rsidRPr="00A87F28">
        <w:rPr>
          <w:noProof/>
          <w:color w:val="000000" w:themeColor="text1"/>
          <w:sz w:val="16"/>
          <w:szCs w:val="16"/>
        </w:rPr>
        <w:t>, 14(4), pp. 1165–1181.</w:t>
      </w:r>
    </w:p>
    <w:p w14:paraId="3E21D4B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 N. 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w:t>
      </w:r>
    </w:p>
    <w:p w14:paraId="28D4E31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0A18155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58F852D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499016C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37C74529"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72B5007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71AEE0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dte, H. (2007) </w:t>
      </w:r>
      <w:r w:rsidRPr="00A87F28">
        <w:rPr>
          <w:i/>
          <w:iCs/>
          <w:noProof/>
          <w:color w:val="000000" w:themeColor="text1"/>
          <w:sz w:val="16"/>
          <w:szCs w:val="16"/>
        </w:rPr>
        <w:t>Komplexität in Organisationen: organisationstheoretische Betrachtungen und agentenbasierte Simulation</w:t>
      </w:r>
      <w:r w:rsidRPr="00A87F28">
        <w:rPr>
          <w:noProof/>
          <w:color w:val="000000" w:themeColor="text1"/>
          <w:sz w:val="16"/>
          <w:szCs w:val="16"/>
        </w:rPr>
        <w:t>. Springer-Verlag.</w:t>
      </w:r>
    </w:p>
    <w:p w14:paraId="5CF435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nerjee, I. </w:t>
      </w:r>
      <w:r w:rsidRPr="00A87F28">
        <w:rPr>
          <w:i/>
          <w:iCs/>
          <w:noProof/>
          <w:color w:val="000000" w:themeColor="text1"/>
          <w:sz w:val="16"/>
          <w:szCs w:val="16"/>
        </w:rPr>
        <w:t>et al.</w:t>
      </w:r>
      <w:r w:rsidRPr="00A87F28">
        <w:rPr>
          <w:noProof/>
          <w:color w:val="000000" w:themeColor="text1"/>
          <w:sz w:val="16"/>
          <w:szCs w:val="16"/>
        </w:rPr>
        <w:t xml:space="preserve"> (2019) ‘Comparative effectiveness of convolutional neural network (CNN) and recurrent neural network (RNN) architectures for radiology text report classification’, </w:t>
      </w:r>
      <w:r w:rsidRPr="00A87F28">
        <w:rPr>
          <w:i/>
          <w:iCs/>
          <w:noProof/>
          <w:color w:val="000000" w:themeColor="text1"/>
          <w:sz w:val="16"/>
          <w:szCs w:val="16"/>
        </w:rPr>
        <w:t>Artificial intelligence in medicine</w:t>
      </w:r>
      <w:r w:rsidRPr="00A87F28">
        <w:rPr>
          <w:noProof/>
          <w:color w:val="000000" w:themeColor="text1"/>
          <w:sz w:val="16"/>
          <w:szCs w:val="16"/>
        </w:rPr>
        <w:t>, 97, pp. 79–88.</w:t>
      </w:r>
    </w:p>
    <w:p w14:paraId="1FAEAB5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ishop, C. M. (1994) ‘Neural networks and their applications’, </w:t>
      </w:r>
      <w:r w:rsidRPr="00A87F28">
        <w:rPr>
          <w:i/>
          <w:iCs/>
          <w:noProof/>
          <w:color w:val="000000" w:themeColor="text1"/>
          <w:sz w:val="16"/>
          <w:szCs w:val="16"/>
        </w:rPr>
        <w:t>Review of scientific instruments</w:t>
      </w:r>
      <w:r w:rsidRPr="00A87F28">
        <w:rPr>
          <w:noProof/>
          <w:color w:val="000000" w:themeColor="text1"/>
          <w:sz w:val="16"/>
          <w:szCs w:val="16"/>
        </w:rPr>
        <w:t>, 65(6), pp. 1803–1832.</w:t>
      </w:r>
    </w:p>
    <w:p w14:paraId="52D1E51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Box, G. E., Jenkins, G. M. and Reinsel, G. (1970) ‘Time series analysis: forecasting and control Holden-day San Francisco 1970’.</w:t>
      </w:r>
    </w:p>
    <w:p w14:paraId="594DBA2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urges, C. J. C. (1998) ‘A tutorial on support vector machines for pattern recognition’, </w:t>
      </w:r>
      <w:r w:rsidRPr="00A87F28">
        <w:rPr>
          <w:i/>
          <w:iCs/>
          <w:noProof/>
          <w:color w:val="000000" w:themeColor="text1"/>
          <w:sz w:val="16"/>
          <w:szCs w:val="16"/>
        </w:rPr>
        <w:t>Data mining and knowledge discovery</w:t>
      </w:r>
      <w:r w:rsidRPr="00A87F28">
        <w:rPr>
          <w:noProof/>
          <w:color w:val="000000" w:themeColor="text1"/>
          <w:sz w:val="16"/>
          <w:szCs w:val="16"/>
        </w:rPr>
        <w:t>, 2(2), pp. 121–167.</w:t>
      </w:r>
    </w:p>
    <w:p w14:paraId="033A11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en, J. </w:t>
      </w:r>
      <w:r w:rsidRPr="00A87F28">
        <w:rPr>
          <w:i/>
          <w:iCs/>
          <w:noProof/>
          <w:color w:val="000000" w:themeColor="text1"/>
          <w:sz w:val="16"/>
          <w:szCs w:val="16"/>
        </w:rPr>
        <w:t>et al.</w:t>
      </w:r>
      <w:r w:rsidRPr="00A87F28">
        <w:rPr>
          <w:noProof/>
          <w:color w:val="000000" w:themeColor="text1"/>
          <w:sz w:val="16"/>
          <w:szCs w:val="16"/>
        </w:rPr>
        <w:t xml:space="preserve"> (2019) ‘Gated recurrent unit based recurrent neural network for remaining useful life prediction of nonlinear deterioration process’, </w:t>
      </w:r>
      <w:r w:rsidRPr="00A87F28">
        <w:rPr>
          <w:i/>
          <w:iCs/>
          <w:noProof/>
          <w:color w:val="000000" w:themeColor="text1"/>
          <w:sz w:val="16"/>
          <w:szCs w:val="16"/>
        </w:rPr>
        <w:t>Reliability Engineering \&amp; System Safety</w:t>
      </w:r>
      <w:r w:rsidRPr="00A87F28">
        <w:rPr>
          <w:noProof/>
          <w:color w:val="000000" w:themeColor="text1"/>
          <w:sz w:val="16"/>
          <w:szCs w:val="16"/>
        </w:rPr>
        <w:t>, 185, pp. 372–382.</w:t>
      </w:r>
    </w:p>
    <w:p w14:paraId="65C73DC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w:t>
      </w:r>
      <w:r w:rsidRPr="00A87F28">
        <w:rPr>
          <w:i/>
          <w:iCs/>
          <w:noProof/>
          <w:color w:val="000000" w:themeColor="text1"/>
          <w:sz w:val="16"/>
          <w:szCs w:val="16"/>
        </w:rPr>
        <w:t>et al.</w:t>
      </w:r>
      <w:r w:rsidRPr="00A87F28">
        <w:rPr>
          <w:noProof/>
          <w:color w:val="000000" w:themeColor="text1"/>
          <w:sz w:val="16"/>
          <w:szCs w:val="16"/>
        </w:rPr>
        <w:t xml:space="preserve"> (2018) ‘Multilayer hybrid deep-learning method for waste classification and recycling’, </w:t>
      </w:r>
      <w:r w:rsidRPr="00A87F28">
        <w:rPr>
          <w:i/>
          <w:iCs/>
          <w:noProof/>
          <w:color w:val="000000" w:themeColor="text1"/>
          <w:sz w:val="16"/>
          <w:szCs w:val="16"/>
        </w:rPr>
        <w:t>Computational Intelligence and Neuroscience</w:t>
      </w:r>
      <w:r w:rsidRPr="00A87F28">
        <w:rPr>
          <w:noProof/>
          <w:color w:val="000000" w:themeColor="text1"/>
          <w:sz w:val="16"/>
          <w:szCs w:val="16"/>
        </w:rPr>
        <w:t>, 2018.</w:t>
      </w:r>
    </w:p>
    <w:p w14:paraId="2799C507"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hu, Y., Fei, J. and Hou, S. (2019) ‘Adaptive global sliding-mode control for dynamic systems using double hidden layer recurrent neural network structure’, </w:t>
      </w:r>
      <w:r w:rsidRPr="00A87F28">
        <w:rPr>
          <w:i/>
          <w:iCs/>
          <w:noProof/>
          <w:color w:val="000000" w:themeColor="text1"/>
          <w:sz w:val="16"/>
          <w:szCs w:val="16"/>
        </w:rPr>
        <w:t>IEEE transactions on neural networks and learning systems</w:t>
      </w:r>
      <w:r w:rsidRPr="00A87F28">
        <w:rPr>
          <w:noProof/>
          <w:color w:val="000000" w:themeColor="text1"/>
          <w:sz w:val="16"/>
          <w:szCs w:val="16"/>
        </w:rPr>
        <w:t>, 31(4), pp. 1297–1309.</w:t>
      </w:r>
    </w:p>
    <w:p w14:paraId="51285DD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w:t>
      </w:r>
    </w:p>
    <w:p w14:paraId="14A4886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bookmarkStart w:id="3" w:name="OLE_LINK53"/>
      <w:bookmarkStart w:id="4" w:name="OLE_LINK54"/>
      <w:r w:rsidRPr="00A87F28">
        <w:rPr>
          <w:noProof/>
          <w:color w:val="000000" w:themeColor="text1"/>
          <w:sz w:val="16"/>
          <w:szCs w:val="16"/>
        </w:rPr>
        <w:t xml:space="preserve">Akbari, M. and Do, T.N.A. (2021) ‘A systematic review of machine learning in logistics and supply chain management: current trends and future directions’, </w:t>
      </w:r>
      <w:r w:rsidRPr="00A87F28">
        <w:rPr>
          <w:i/>
          <w:iCs/>
          <w:noProof/>
          <w:color w:val="000000" w:themeColor="text1"/>
          <w:sz w:val="16"/>
          <w:szCs w:val="16"/>
        </w:rPr>
        <w:t>Benchmarking: An International Journal</w:t>
      </w:r>
      <w:r w:rsidRPr="00A87F28">
        <w:rPr>
          <w:noProof/>
          <w:color w:val="000000" w:themeColor="text1"/>
          <w:sz w:val="16"/>
          <w:szCs w:val="16"/>
        </w:rPr>
        <w:t xml:space="preserve"> [Preprint].</w:t>
      </w:r>
    </w:p>
    <w:p w14:paraId="071096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Abdi, H. and Williams, L.J., 2010. Principal component analysis. </w:t>
      </w:r>
      <w:r w:rsidRPr="00A87F28">
        <w:rPr>
          <w:i/>
          <w:iCs/>
          <w:color w:val="000000" w:themeColor="text1"/>
          <w:sz w:val="16"/>
          <w:szCs w:val="16"/>
          <w:shd w:val="clear" w:color="auto" w:fill="FFFFFF"/>
        </w:rPr>
        <w:t>Wiley interdisciplinary reviews: computational statistic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w:t>
      </w:r>
      <w:r w:rsidRPr="00A87F28">
        <w:rPr>
          <w:color w:val="000000" w:themeColor="text1"/>
          <w:sz w:val="16"/>
          <w:szCs w:val="16"/>
          <w:shd w:val="clear" w:color="auto" w:fill="FFFFFF"/>
        </w:rPr>
        <w:t>(4), pp.433-459.</w:t>
      </w:r>
    </w:p>
    <w:p w14:paraId="225B4B5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Aria, M. and Cuccurullo, C. (2017) ‘bibliometrix: An R-tool for comprehensive science mapping analysis’, </w:t>
      </w:r>
      <w:r w:rsidRPr="00A87F28">
        <w:rPr>
          <w:i/>
          <w:iCs/>
          <w:noProof/>
          <w:color w:val="000000" w:themeColor="text1"/>
          <w:sz w:val="16"/>
          <w:szCs w:val="16"/>
        </w:rPr>
        <w:t>Journal of informetrics</w:t>
      </w:r>
      <w:r w:rsidRPr="00A87F28">
        <w:rPr>
          <w:noProof/>
          <w:color w:val="000000" w:themeColor="text1"/>
          <w:sz w:val="16"/>
          <w:szCs w:val="16"/>
        </w:rPr>
        <w:t>, 11(4), pp. 959–975.</w:t>
      </w:r>
    </w:p>
    <w:p w14:paraId="236752E1"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als, L. and Turkulainen, V. (2017) ‘Achieving efficiency and effectiveness in Purchasing and Supply Management: Organization design and outsourcing’, </w:t>
      </w:r>
      <w:r w:rsidRPr="00A87F28">
        <w:rPr>
          <w:i/>
          <w:iCs/>
          <w:noProof/>
          <w:color w:val="000000" w:themeColor="text1"/>
          <w:sz w:val="16"/>
          <w:szCs w:val="16"/>
        </w:rPr>
        <w:t>Journal of Purchasing and Supply Management</w:t>
      </w:r>
      <w:r w:rsidRPr="00A87F28">
        <w:rPr>
          <w:noProof/>
          <w:color w:val="000000" w:themeColor="text1"/>
          <w:sz w:val="16"/>
          <w:szCs w:val="16"/>
        </w:rPr>
        <w:t>, 23(4), pp. 256–267.</w:t>
      </w:r>
    </w:p>
    <w:p w14:paraId="4DE353A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Biau, G. and Scornet, E., 2016. A random forest guided tour. </w:t>
      </w:r>
      <w:r w:rsidRPr="00A87F28">
        <w:rPr>
          <w:i/>
          <w:iCs/>
          <w:color w:val="000000" w:themeColor="text1"/>
          <w:sz w:val="16"/>
          <w:szCs w:val="16"/>
          <w:shd w:val="clear" w:color="auto" w:fill="FFFFFF"/>
        </w:rPr>
        <w:t>Test</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5</w:t>
      </w:r>
      <w:r w:rsidRPr="00A87F28">
        <w:rPr>
          <w:color w:val="000000" w:themeColor="text1"/>
          <w:sz w:val="16"/>
          <w:szCs w:val="16"/>
          <w:shd w:val="clear" w:color="auto" w:fill="FFFFFF"/>
        </w:rPr>
        <w:t>(2), pp.197-227.</w:t>
      </w:r>
    </w:p>
    <w:p w14:paraId="250C5C2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Borges, A.F.S. </w:t>
      </w:r>
      <w:r w:rsidRPr="00A87F28">
        <w:rPr>
          <w:i/>
          <w:iCs/>
          <w:noProof/>
          <w:color w:val="000000" w:themeColor="text1"/>
          <w:sz w:val="16"/>
          <w:szCs w:val="16"/>
        </w:rPr>
        <w:t>et al.</w:t>
      </w:r>
      <w:r w:rsidRPr="00A87F28">
        <w:rPr>
          <w:noProof/>
          <w:color w:val="000000" w:themeColor="text1"/>
          <w:sz w:val="16"/>
          <w:szCs w:val="16"/>
        </w:rPr>
        <w:t xml:space="preserve"> (2021) ‘The strategic use of artificial intelligence in the digital era: Systematic literature review and future research directions’, </w:t>
      </w:r>
      <w:r w:rsidRPr="00A87F28">
        <w:rPr>
          <w:i/>
          <w:iCs/>
          <w:noProof/>
          <w:color w:val="000000" w:themeColor="text1"/>
          <w:sz w:val="16"/>
          <w:szCs w:val="16"/>
        </w:rPr>
        <w:t>International Journal of Information Management</w:t>
      </w:r>
      <w:r w:rsidRPr="00A87F28">
        <w:rPr>
          <w:noProof/>
          <w:color w:val="000000" w:themeColor="text1"/>
          <w:sz w:val="16"/>
          <w:szCs w:val="16"/>
        </w:rPr>
        <w:t>, 57, p. 102225.</w:t>
      </w:r>
    </w:p>
    <w:p w14:paraId="6637DFA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088C7000"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Bertolini, M., Mezzogori, D., Neroni, M. and Zammori, F., 2021. Machine Learning for industrial applications: A comprehensive literature review. </w:t>
      </w:r>
      <w:r w:rsidRPr="00A87F28">
        <w:rPr>
          <w:i/>
          <w:iCs/>
          <w:color w:val="000000" w:themeColor="text1"/>
          <w:sz w:val="16"/>
          <w:szCs w:val="16"/>
          <w:shd w:val="clear" w:color="auto" w:fill="FFFFFF"/>
        </w:rPr>
        <w:t>Expert Systems with Applications</w:t>
      </w:r>
      <w:r w:rsidRPr="00A87F28">
        <w:rPr>
          <w:color w:val="000000" w:themeColor="text1"/>
          <w:sz w:val="16"/>
          <w:szCs w:val="16"/>
          <w:shd w:val="clear" w:color="auto" w:fill="FFFFFF"/>
        </w:rPr>
        <w:t>, </w:t>
      </w:r>
      <w:r w:rsidRPr="00A87F28">
        <w:rPr>
          <w:i/>
          <w:iCs/>
          <w:color w:val="000000" w:themeColor="text1"/>
          <w:sz w:val="16"/>
          <w:szCs w:val="16"/>
          <w:shd w:val="clear" w:color="auto" w:fill="FFFFFF"/>
        </w:rPr>
        <w:t>175</w:t>
      </w:r>
      <w:r w:rsidRPr="00A87F28">
        <w:rPr>
          <w:color w:val="000000" w:themeColor="text1"/>
          <w:sz w:val="16"/>
          <w:szCs w:val="16"/>
          <w:shd w:val="clear" w:color="auto" w:fill="FFFFFF"/>
        </w:rPr>
        <w:t>, p.114820.</w:t>
      </w:r>
    </w:p>
    <w:bookmarkEnd w:id="3"/>
    <w:bookmarkEnd w:id="4"/>
    <w:p w14:paraId="0EB171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4858B8F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astro, R.P.L.D., Armayor, D.P., Gómez, J.M., Mosquera, I.S. and Batista, J.A.D., 2009, September. Semantic supported modeling and orchestration of logistic integrated processes, with focus on supply chain: Framework design. In </w:t>
      </w:r>
      <w:r w:rsidRPr="00A87F28">
        <w:rPr>
          <w:i/>
          <w:iCs/>
          <w:noProof/>
          <w:color w:val="000000" w:themeColor="text1"/>
          <w:sz w:val="16"/>
          <w:szCs w:val="16"/>
        </w:rPr>
        <w:t>International Conference on ICT Innovations</w:t>
      </w:r>
      <w:r w:rsidRPr="00A87F28">
        <w:rPr>
          <w:noProof/>
          <w:color w:val="000000" w:themeColor="text1"/>
          <w:sz w:val="16"/>
          <w:szCs w:val="16"/>
        </w:rPr>
        <w:t xml:space="preserve"> (pp. 285-294). Springer, Berlin, Heidelberg.</w:t>
      </w:r>
    </w:p>
    <w:p w14:paraId="505BC2B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Collin, J., Eloranta, E. and Holmström, J. (2009) ‘How to design the right supply chains for your customers’, </w:t>
      </w:r>
      <w:r w:rsidRPr="00A87F28">
        <w:rPr>
          <w:i/>
          <w:iCs/>
          <w:noProof/>
          <w:color w:val="000000" w:themeColor="text1"/>
          <w:sz w:val="16"/>
          <w:szCs w:val="16"/>
        </w:rPr>
        <w:t>Supply Chain Management: An International Journal</w:t>
      </w:r>
      <w:r w:rsidRPr="00A87F28">
        <w:rPr>
          <w:noProof/>
          <w:color w:val="000000" w:themeColor="text1"/>
          <w:sz w:val="16"/>
          <w:szCs w:val="16"/>
        </w:rPr>
        <w:t xml:space="preserve"> [Preprint].</w:t>
      </w:r>
    </w:p>
    <w:p w14:paraId="6B4915E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almolen, S., Moonen, H.M., van Hillegersberg, J., Stoter, A.J.R. and Cornelisse, E., 2015, May. Supply chain orchestration and choreography: Programmable logistics using semantics. </w:t>
      </w:r>
      <w:r w:rsidRPr="00A87F28">
        <w:rPr>
          <w:i/>
          <w:iCs/>
          <w:noProof/>
          <w:color w:val="000000" w:themeColor="text1"/>
          <w:sz w:val="16"/>
          <w:szCs w:val="16"/>
        </w:rPr>
        <w:t>In 2015 4th International Conference on Advanced Logistics and Transport (ICALT)</w:t>
      </w:r>
      <w:r w:rsidRPr="00A87F28">
        <w:rPr>
          <w:noProof/>
          <w:color w:val="000000" w:themeColor="text1"/>
          <w:sz w:val="16"/>
          <w:szCs w:val="16"/>
        </w:rPr>
        <w:t xml:space="preserve"> (pp. 76-81). IEEE.</w:t>
      </w:r>
    </w:p>
    <w:p w14:paraId="6DDB41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R. and Taghanzadeh, A.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0F6E7BE4"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1C93A030"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user, F., Pomponne, V., Jiang, Z., Lamothe, J. and Benaben, F., 2017, June. Processes orchestration for preventing and managing shortages in a supply chain a dermo-cosmetics use case. </w:t>
      </w:r>
      <w:r w:rsidRPr="00A87F28">
        <w:rPr>
          <w:i/>
          <w:iCs/>
          <w:noProof/>
          <w:color w:val="000000" w:themeColor="text1"/>
          <w:sz w:val="16"/>
          <w:szCs w:val="16"/>
        </w:rPr>
        <w:t>In 2017 International Conference on Engineering, Technology and Innovation</w:t>
      </w:r>
      <w:r w:rsidRPr="00A87F28">
        <w:rPr>
          <w:noProof/>
          <w:color w:val="000000" w:themeColor="text1"/>
          <w:sz w:val="16"/>
          <w:szCs w:val="16"/>
        </w:rPr>
        <w:t xml:space="preserve"> (ICE/ITMC) (pp. 1227-1234). IEEE.</w:t>
      </w:r>
    </w:p>
    <w:p w14:paraId="66751A6A"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3583519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hruv, P. and Naskar, S. (2020) ‘Image classification using convolutional neural network (CNN) and recurrent neural network (RNN): a review’, </w:t>
      </w:r>
      <w:r w:rsidRPr="00A87F28">
        <w:rPr>
          <w:i/>
          <w:iCs/>
          <w:noProof/>
          <w:color w:val="000000" w:themeColor="text1"/>
          <w:sz w:val="16"/>
          <w:szCs w:val="16"/>
        </w:rPr>
        <w:t>Machine learning and information processing</w:t>
      </w:r>
      <w:r w:rsidRPr="00A87F28">
        <w:rPr>
          <w:noProof/>
          <w:color w:val="000000" w:themeColor="text1"/>
          <w:sz w:val="16"/>
          <w:szCs w:val="16"/>
        </w:rPr>
        <w:t>, pp. 367–381.</w:t>
      </w:r>
    </w:p>
    <w:p w14:paraId="09DCE13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oebling, S. W. </w:t>
      </w:r>
      <w:r w:rsidRPr="00A87F28">
        <w:rPr>
          <w:i/>
          <w:iCs/>
          <w:noProof/>
          <w:color w:val="000000" w:themeColor="text1"/>
          <w:sz w:val="16"/>
          <w:szCs w:val="16"/>
        </w:rPr>
        <w:t>et al.</w:t>
      </w:r>
      <w:r w:rsidRPr="00A87F28">
        <w:rPr>
          <w:noProof/>
          <w:color w:val="000000" w:themeColor="text1"/>
          <w:sz w:val="16"/>
          <w:szCs w:val="16"/>
        </w:rPr>
        <w:t xml:space="preserve"> (1996) ‘Damage identification and health monitoring of structural and mechanical systems from changes in their vibration characteristics: a literature review’.</w:t>
      </w:r>
    </w:p>
    <w:p w14:paraId="79B90E5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Eastwood, C. and Rue, B. Dela (2020) ‘Developing decision-support systems for pasture and rangeland management’, in </w:t>
      </w:r>
      <w:r w:rsidRPr="00A87F28">
        <w:rPr>
          <w:i/>
          <w:iCs/>
          <w:noProof/>
          <w:color w:val="000000" w:themeColor="text1"/>
          <w:sz w:val="16"/>
          <w:szCs w:val="16"/>
        </w:rPr>
        <w:t>Improving data management and decision support systems in agriculture</w:t>
      </w:r>
      <w:r w:rsidRPr="00A87F28">
        <w:rPr>
          <w:noProof/>
          <w:color w:val="000000" w:themeColor="text1"/>
          <w:sz w:val="16"/>
          <w:szCs w:val="16"/>
        </w:rPr>
        <w:t>. Burleigh Dodds Science Publishing, pp. 279–310.</w:t>
      </w:r>
    </w:p>
    <w:p w14:paraId="4B68EAA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lah, F. </w:t>
      </w:r>
      <w:r w:rsidRPr="00A87F28">
        <w:rPr>
          <w:i/>
          <w:iCs/>
          <w:noProof/>
          <w:color w:val="000000" w:themeColor="text1"/>
          <w:sz w:val="16"/>
          <w:szCs w:val="16"/>
        </w:rPr>
        <w:t>et al.</w:t>
      </w:r>
      <w:r w:rsidRPr="00A87F28">
        <w:rPr>
          <w:noProof/>
          <w:color w:val="000000" w:themeColor="text1"/>
          <w:sz w:val="16"/>
          <w:szCs w:val="16"/>
        </w:rPr>
        <w:t xml:space="preserve"> (2019) ‘Artificial neural networks for flood susceptibility mapping in data-scarce urban areas’, in </w:t>
      </w:r>
      <w:r w:rsidRPr="00A87F28">
        <w:rPr>
          <w:i/>
          <w:iCs/>
          <w:noProof/>
          <w:color w:val="000000" w:themeColor="text1"/>
          <w:sz w:val="16"/>
          <w:szCs w:val="16"/>
        </w:rPr>
        <w:t>Spatial modeling in GIS and R for Earth and Environmental Sciences</w:t>
      </w:r>
      <w:r w:rsidRPr="00A87F28">
        <w:rPr>
          <w:noProof/>
          <w:color w:val="000000" w:themeColor="text1"/>
          <w:sz w:val="16"/>
          <w:szCs w:val="16"/>
        </w:rPr>
        <w:t>. Elsevier, pp. 323–336.</w:t>
      </w:r>
    </w:p>
    <w:p w14:paraId="12FE5BF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Fan, C. </w:t>
      </w:r>
      <w:r w:rsidRPr="00A87F28">
        <w:rPr>
          <w:i/>
          <w:iCs/>
          <w:noProof/>
          <w:color w:val="000000" w:themeColor="text1"/>
          <w:sz w:val="16"/>
          <w:szCs w:val="16"/>
        </w:rPr>
        <w:t>et al.</w:t>
      </w:r>
      <w:r w:rsidRPr="00A87F28">
        <w:rPr>
          <w:noProof/>
          <w:color w:val="000000" w:themeColor="text1"/>
          <w:sz w:val="16"/>
          <w:szCs w:val="16"/>
        </w:rPr>
        <w:t xml:space="preserve"> (2019) ‘Assessment of deep recurrent neural network-based strategies for short-term building energy predictions’, </w:t>
      </w:r>
      <w:r w:rsidRPr="00A87F28">
        <w:rPr>
          <w:i/>
          <w:iCs/>
          <w:noProof/>
          <w:color w:val="000000" w:themeColor="text1"/>
          <w:sz w:val="16"/>
          <w:szCs w:val="16"/>
        </w:rPr>
        <w:t>Applied energy</w:t>
      </w:r>
      <w:r w:rsidRPr="00A87F28">
        <w:rPr>
          <w:noProof/>
          <w:color w:val="000000" w:themeColor="text1"/>
          <w:sz w:val="16"/>
          <w:szCs w:val="16"/>
        </w:rPr>
        <w:t>, 236, pp. 700–710.</w:t>
      </w:r>
    </w:p>
    <w:p w14:paraId="4319CF2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Forrester, J. W. (1961) ‘Industrial Dynamics Cambridge MA’. Productivity Press.</w:t>
      </w:r>
    </w:p>
    <w:p w14:paraId="502D7B50"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arner, A. J. </w:t>
      </w:r>
      <w:r w:rsidRPr="00A87F28">
        <w:rPr>
          <w:i/>
          <w:iCs/>
          <w:noProof/>
          <w:color w:val="000000" w:themeColor="text1"/>
          <w:sz w:val="16"/>
          <w:szCs w:val="16"/>
        </w:rPr>
        <w:t>et al.</w:t>
      </w:r>
      <w:r w:rsidRPr="00A87F28">
        <w:rPr>
          <w:noProof/>
          <w:color w:val="000000" w:themeColor="text1"/>
          <w:sz w:val="16"/>
          <w:szCs w:val="16"/>
        </w:rPr>
        <w:t xml:space="preserve"> (2021) ‘Juvenile idiopathic arthritis: a review of novel diagnostic and monitoring technologies’, in </w:t>
      </w:r>
      <w:r w:rsidRPr="00A87F28">
        <w:rPr>
          <w:i/>
          <w:iCs/>
          <w:noProof/>
          <w:color w:val="000000" w:themeColor="text1"/>
          <w:sz w:val="16"/>
          <w:szCs w:val="16"/>
        </w:rPr>
        <w:t>Healthcare</w:t>
      </w:r>
      <w:r w:rsidRPr="00A87F28">
        <w:rPr>
          <w:noProof/>
          <w:color w:val="000000" w:themeColor="text1"/>
          <w:sz w:val="16"/>
          <w:szCs w:val="16"/>
        </w:rPr>
        <w:t>, p. 1683.</w:t>
      </w:r>
    </w:p>
    <w:p w14:paraId="7BE08BF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holamian, M. R. and Taghanzadeh, A. H. (2017) ‘Integrated network design of wheat supply chain: A real case of Iran’, </w:t>
      </w:r>
      <w:r w:rsidRPr="00A87F28">
        <w:rPr>
          <w:i/>
          <w:iCs/>
          <w:noProof/>
          <w:color w:val="000000" w:themeColor="text1"/>
          <w:sz w:val="16"/>
          <w:szCs w:val="16"/>
        </w:rPr>
        <w:t>Computers and Electronics in Agriculture</w:t>
      </w:r>
      <w:r w:rsidRPr="00A87F28">
        <w:rPr>
          <w:noProof/>
          <w:color w:val="000000" w:themeColor="text1"/>
          <w:sz w:val="16"/>
          <w:szCs w:val="16"/>
        </w:rPr>
        <w:t>, 140, pp. 139–147.</w:t>
      </w:r>
    </w:p>
    <w:p w14:paraId="7066961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Grossman, I. </w:t>
      </w:r>
      <w:r w:rsidRPr="00A87F28">
        <w:rPr>
          <w:i/>
          <w:iCs/>
          <w:noProof/>
          <w:color w:val="000000" w:themeColor="text1"/>
          <w:sz w:val="16"/>
          <w:szCs w:val="16"/>
        </w:rPr>
        <w:t>et al.</w:t>
      </w:r>
      <w:r w:rsidRPr="00A87F28">
        <w:rPr>
          <w:noProof/>
          <w:color w:val="000000" w:themeColor="text1"/>
          <w:sz w:val="16"/>
          <w:szCs w:val="16"/>
        </w:rPr>
        <w:t xml:space="preserve"> (2022) ‘Can machine learning improve small area population forecasts? A forecast combination approach’, </w:t>
      </w:r>
      <w:r w:rsidRPr="00A87F28">
        <w:rPr>
          <w:i/>
          <w:iCs/>
          <w:noProof/>
          <w:color w:val="000000" w:themeColor="text1"/>
          <w:sz w:val="16"/>
          <w:szCs w:val="16"/>
        </w:rPr>
        <w:t>Computers, Environment and Urban Systems</w:t>
      </w:r>
      <w:r w:rsidRPr="00A87F28">
        <w:rPr>
          <w:noProof/>
          <w:color w:val="000000" w:themeColor="text1"/>
          <w:sz w:val="16"/>
          <w:szCs w:val="16"/>
        </w:rPr>
        <w:t>, 95, p. 101806.</w:t>
      </w:r>
    </w:p>
    <w:p w14:paraId="2A99BB77" w14:textId="09955739" w:rsidR="00DF5886" w:rsidRPr="00A87F28" w:rsidRDefault="00DF5886" w:rsidP="003D7034">
      <w:pPr>
        <w:widowControl w:val="0"/>
        <w:autoSpaceDE w:val="0"/>
        <w:autoSpaceDN w:val="0"/>
        <w:adjustRightInd w:val="0"/>
        <w:spacing w:after="40"/>
        <w:jc w:val="both"/>
        <w:rPr>
          <w:noProof/>
          <w:color w:val="000000" w:themeColor="text1"/>
          <w:sz w:val="16"/>
          <w:szCs w:val="16"/>
        </w:rPr>
      </w:pPr>
    </w:p>
    <w:p w14:paraId="66B9917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an, C. and Zhang, Q. (2021) ‘Optimization of supply chain efficiency management based on machine learning and neural network’, </w:t>
      </w:r>
      <w:r w:rsidRPr="00A87F28">
        <w:rPr>
          <w:i/>
          <w:iCs/>
          <w:noProof/>
          <w:color w:val="000000" w:themeColor="text1"/>
          <w:sz w:val="16"/>
          <w:szCs w:val="16"/>
        </w:rPr>
        <w:t>Neural Computing and Applications</w:t>
      </w:r>
      <w:r w:rsidRPr="00A87F28">
        <w:rPr>
          <w:noProof/>
          <w:color w:val="000000" w:themeColor="text1"/>
          <w:sz w:val="16"/>
          <w:szCs w:val="16"/>
        </w:rPr>
        <w:t>, 33(5), pp. 1419–1433.</w:t>
      </w:r>
    </w:p>
    <w:p w14:paraId="780EFFE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Hughes, T. W. </w:t>
      </w:r>
      <w:r w:rsidRPr="00A87F28">
        <w:rPr>
          <w:i/>
          <w:iCs/>
          <w:noProof/>
          <w:color w:val="000000" w:themeColor="text1"/>
          <w:sz w:val="16"/>
          <w:szCs w:val="16"/>
        </w:rPr>
        <w:t>et al.</w:t>
      </w:r>
      <w:r w:rsidRPr="00A87F28">
        <w:rPr>
          <w:noProof/>
          <w:color w:val="000000" w:themeColor="text1"/>
          <w:sz w:val="16"/>
          <w:szCs w:val="16"/>
        </w:rPr>
        <w:t xml:space="preserve"> (2019) ‘Wave physics as an analog recurrent neural network’, </w:t>
      </w:r>
      <w:r w:rsidRPr="00A87F28">
        <w:rPr>
          <w:i/>
          <w:iCs/>
          <w:noProof/>
          <w:color w:val="000000" w:themeColor="text1"/>
          <w:sz w:val="16"/>
          <w:szCs w:val="16"/>
        </w:rPr>
        <w:t>Science advances</w:t>
      </w:r>
      <w:r w:rsidRPr="00A87F28">
        <w:rPr>
          <w:noProof/>
          <w:color w:val="000000" w:themeColor="text1"/>
          <w:sz w:val="16"/>
          <w:szCs w:val="16"/>
        </w:rPr>
        <w:t>, 5(12), p. eaay6946.</w:t>
      </w:r>
    </w:p>
    <w:p w14:paraId="727D75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Ibragimova, O. </w:t>
      </w:r>
      <w:r w:rsidRPr="00A87F28">
        <w:rPr>
          <w:i/>
          <w:iCs/>
          <w:noProof/>
          <w:color w:val="000000" w:themeColor="text1"/>
          <w:sz w:val="16"/>
          <w:szCs w:val="16"/>
        </w:rPr>
        <w:t>et al.</w:t>
      </w:r>
      <w:r w:rsidRPr="00A87F28">
        <w:rPr>
          <w:noProof/>
          <w:color w:val="000000" w:themeColor="text1"/>
          <w:sz w:val="16"/>
          <w:szCs w:val="16"/>
        </w:rPr>
        <w:t xml:space="preserve"> (2021) ‘A new ANN based crystal plasticity model for FCC materials and its application to non-monotonic strain paths’, </w:t>
      </w:r>
      <w:r w:rsidRPr="00A87F28">
        <w:rPr>
          <w:i/>
          <w:iCs/>
          <w:noProof/>
          <w:color w:val="000000" w:themeColor="text1"/>
          <w:sz w:val="16"/>
          <w:szCs w:val="16"/>
        </w:rPr>
        <w:t>International Journal of Plasticity</w:t>
      </w:r>
      <w:r w:rsidRPr="00A87F28">
        <w:rPr>
          <w:noProof/>
          <w:color w:val="000000" w:themeColor="text1"/>
          <w:sz w:val="16"/>
          <w:szCs w:val="16"/>
        </w:rPr>
        <w:t>, 144, p. 103059.</w:t>
      </w:r>
    </w:p>
    <w:p w14:paraId="4E2D235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Kempener, R. and others (2008) ‘From Organisational Behaviour to Industrial Network Evolutions: Stimulating Sustainable Development of Bioenergy Networks in Emerging Economies’.</w:t>
      </w:r>
    </w:p>
    <w:p w14:paraId="34B1E5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n, S. </w:t>
      </w:r>
      <w:r w:rsidRPr="00A87F28">
        <w:rPr>
          <w:i/>
          <w:iCs/>
          <w:noProof/>
          <w:color w:val="000000" w:themeColor="text1"/>
          <w:sz w:val="16"/>
          <w:szCs w:val="16"/>
        </w:rPr>
        <w:t>et al.</w:t>
      </w:r>
      <w:r w:rsidRPr="00A87F28">
        <w:rPr>
          <w:noProof/>
          <w:color w:val="000000" w:themeColor="text1"/>
          <w:sz w:val="16"/>
          <w:szCs w:val="16"/>
        </w:rPr>
        <w:t xml:space="preserve"> (2020) ‘Artificial neural networks for quantitative online NMR spectroscopy’, </w:t>
      </w:r>
      <w:r w:rsidRPr="00A87F28">
        <w:rPr>
          <w:i/>
          <w:iCs/>
          <w:noProof/>
          <w:color w:val="000000" w:themeColor="text1"/>
          <w:sz w:val="16"/>
          <w:szCs w:val="16"/>
        </w:rPr>
        <w:t>Analytical and bioanalytical chemistry</w:t>
      </w:r>
      <w:r w:rsidRPr="00A87F28">
        <w:rPr>
          <w:noProof/>
          <w:color w:val="000000" w:themeColor="text1"/>
          <w:sz w:val="16"/>
          <w:szCs w:val="16"/>
        </w:rPr>
        <w:t>, 412(18), pp. 4447–4459.</w:t>
      </w:r>
    </w:p>
    <w:p w14:paraId="27B0B82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erwin, S., De Soto, B. G. and Adey, B. T. (2019) ‘Performance comparison </w:t>
      </w:r>
      <w:r w:rsidRPr="00A87F28">
        <w:rPr>
          <w:noProof/>
          <w:color w:val="000000" w:themeColor="text1"/>
          <w:sz w:val="16"/>
          <w:szCs w:val="16"/>
        </w:rPr>
        <w:lastRenderedPageBreak/>
        <w:t xml:space="preserve">for pipe failure prediction using artificial neural networks’, in </w:t>
      </w:r>
      <w:r w:rsidRPr="00A87F28">
        <w:rPr>
          <w:i/>
          <w:iCs/>
          <w:noProof/>
          <w:color w:val="000000" w:themeColor="text1"/>
          <w:sz w:val="16"/>
          <w:szCs w:val="16"/>
        </w:rPr>
        <w:t>Proc., 6th Int. Symp. on Life-Cycle Civil Engineering</w:t>
      </w:r>
      <w:r w:rsidRPr="00A87F28">
        <w:rPr>
          <w:noProof/>
          <w:color w:val="000000" w:themeColor="text1"/>
          <w:sz w:val="16"/>
          <w:szCs w:val="16"/>
        </w:rPr>
        <w:t>, pp. 1337–1342.</w:t>
      </w:r>
    </w:p>
    <w:p w14:paraId="41955F5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han, S. and Green, R. (2021) ‘Gravitational-wave surrogate models powered by artificial neural networks’, </w:t>
      </w:r>
      <w:r w:rsidRPr="00A87F28">
        <w:rPr>
          <w:i/>
          <w:iCs/>
          <w:noProof/>
          <w:color w:val="000000" w:themeColor="text1"/>
          <w:sz w:val="16"/>
          <w:szCs w:val="16"/>
        </w:rPr>
        <w:t>Physical Review D</w:t>
      </w:r>
      <w:r w:rsidRPr="00A87F28">
        <w:rPr>
          <w:noProof/>
          <w:color w:val="000000" w:themeColor="text1"/>
          <w:sz w:val="16"/>
          <w:szCs w:val="16"/>
        </w:rPr>
        <w:t>, 103(6), p. 64015.</w:t>
      </w:r>
    </w:p>
    <w:p w14:paraId="1A78A9F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im, D.-Y. and Fortado, B. (2021) ‘Outcomes of supply chain dependence asymmetry: a systematic review of the statistical evidence’, </w:t>
      </w:r>
      <w:r w:rsidRPr="00A87F28">
        <w:rPr>
          <w:i/>
          <w:iCs/>
          <w:noProof/>
          <w:color w:val="000000" w:themeColor="text1"/>
          <w:sz w:val="16"/>
          <w:szCs w:val="16"/>
        </w:rPr>
        <w:t>International Journal of Production Research</w:t>
      </w:r>
      <w:r w:rsidRPr="00A87F28">
        <w:rPr>
          <w:noProof/>
          <w:color w:val="000000" w:themeColor="text1"/>
          <w:sz w:val="16"/>
          <w:szCs w:val="16"/>
        </w:rPr>
        <w:t>, 59(19), pp. 5844–5866.</w:t>
      </w:r>
    </w:p>
    <w:p w14:paraId="74F23A4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o, S., Shin, D. and Kim, C. (2021) ‘Application of principal component analysis approach to predict shear strength of reinforced concrete beams with stirrups’, </w:t>
      </w:r>
      <w:r w:rsidRPr="00A87F28">
        <w:rPr>
          <w:i/>
          <w:iCs/>
          <w:noProof/>
          <w:color w:val="000000" w:themeColor="text1"/>
          <w:sz w:val="16"/>
          <w:szCs w:val="16"/>
        </w:rPr>
        <w:t>Materials</w:t>
      </w:r>
      <w:r w:rsidRPr="00A87F28">
        <w:rPr>
          <w:noProof/>
          <w:color w:val="000000" w:themeColor="text1"/>
          <w:sz w:val="16"/>
          <w:szCs w:val="16"/>
        </w:rPr>
        <w:t>, 14(13), p. 3471.</w:t>
      </w:r>
    </w:p>
    <w:p w14:paraId="4D7FCA4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Kochak, A. and Sharma, S., 2015. Demand forecasting using neural network for supply chain management. </w:t>
      </w:r>
      <w:r w:rsidRPr="00A87F28">
        <w:rPr>
          <w:i/>
          <w:iCs/>
          <w:noProof/>
          <w:color w:val="000000" w:themeColor="text1"/>
          <w:sz w:val="16"/>
          <w:szCs w:val="16"/>
        </w:rPr>
        <w:t>International journal of mechanical engineering and robotics research</w:t>
      </w:r>
      <w:r w:rsidRPr="00A87F28">
        <w:rPr>
          <w:noProof/>
          <w:color w:val="000000" w:themeColor="text1"/>
          <w:sz w:val="16"/>
          <w:szCs w:val="16"/>
        </w:rPr>
        <w:t>, 4(1), pp.96-104</w:t>
      </w:r>
    </w:p>
    <w:p w14:paraId="3A80981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Kramer, O., 2013. K-nearest neighbors. In </w:t>
      </w:r>
      <w:r w:rsidRPr="00A87F28">
        <w:rPr>
          <w:i/>
          <w:iCs/>
          <w:color w:val="000000" w:themeColor="text1"/>
          <w:sz w:val="16"/>
          <w:szCs w:val="16"/>
          <w:shd w:val="clear" w:color="auto" w:fill="FFFFFF"/>
        </w:rPr>
        <w:t>Dimensionality reduction with unsupervised nearest neighbors</w:t>
      </w:r>
      <w:r w:rsidRPr="00A87F28">
        <w:rPr>
          <w:color w:val="000000" w:themeColor="text1"/>
          <w:sz w:val="16"/>
          <w:szCs w:val="16"/>
          <w:shd w:val="clear" w:color="auto" w:fill="FFFFFF"/>
        </w:rPr>
        <w:t> (pp. 13-23). Springer, Berlin, Heidelberg.</w:t>
      </w:r>
    </w:p>
    <w:p w14:paraId="72581D1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uo, T. and Yu, J. (2019) ‘Friends along supply chain and relationship-specific investments’, </w:t>
      </w:r>
      <w:r w:rsidRPr="00A87F28">
        <w:rPr>
          <w:i/>
          <w:iCs/>
          <w:noProof/>
          <w:color w:val="000000" w:themeColor="text1"/>
          <w:sz w:val="16"/>
          <w:szCs w:val="16"/>
        </w:rPr>
        <w:t>Review of Quantitative Finance and Accounting</w:t>
      </w:r>
      <w:r w:rsidRPr="00A87F28">
        <w:rPr>
          <w:noProof/>
          <w:color w:val="000000" w:themeColor="text1"/>
          <w:sz w:val="16"/>
          <w:szCs w:val="16"/>
        </w:rPr>
        <w:t>, 53(3), pp. 895–931.</w:t>
      </w:r>
    </w:p>
    <w:p w14:paraId="46D263BF" w14:textId="7C6B2840" w:rsidR="00DF5886" w:rsidRPr="00A87F28" w:rsidRDefault="003D7034" w:rsidP="0034413C">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Likas, A., Vlassis, N. and Verbeek, J.J., 2003. The global k-means clustering algorithm. </w:t>
      </w:r>
      <w:r w:rsidRPr="00A87F28">
        <w:rPr>
          <w:i/>
          <w:iCs/>
          <w:color w:val="000000" w:themeColor="text1"/>
          <w:sz w:val="16"/>
          <w:szCs w:val="16"/>
          <w:shd w:val="clear" w:color="auto" w:fill="FFFFFF"/>
        </w:rPr>
        <w:t>Pa</w:t>
      </w:r>
      <w:r w:rsidR="0034413C">
        <w:rPr>
          <w:i/>
          <w:iCs/>
          <w:color w:val="000000" w:themeColor="text1"/>
          <w:sz w:val="16"/>
          <w:szCs w:val="16"/>
          <w:shd w:val="clear" w:color="auto" w:fill="FFFFFF"/>
        </w:rPr>
        <w:t xml:space="preserve">  </w:t>
      </w:r>
      <w:r w:rsidR="00DF5886" w:rsidRPr="00A87F28">
        <w:rPr>
          <w:i/>
          <w:iCs/>
          <w:noProof/>
          <w:color w:val="000000" w:themeColor="text1"/>
          <w:sz w:val="16"/>
          <w:szCs w:val="16"/>
        </w:rPr>
        <w:t>ptics express</w:t>
      </w:r>
      <w:r w:rsidR="00DF5886" w:rsidRPr="00A87F28">
        <w:rPr>
          <w:noProof/>
          <w:color w:val="000000" w:themeColor="text1"/>
          <w:sz w:val="16"/>
          <w:szCs w:val="16"/>
        </w:rPr>
        <w:t>, 27(5), pp. 7405–7425.</w:t>
      </w:r>
    </w:p>
    <w:p w14:paraId="10495E7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Lin, J. C.-W. </w:t>
      </w:r>
      <w:r w:rsidRPr="00A87F28">
        <w:rPr>
          <w:i/>
          <w:iCs/>
          <w:noProof/>
          <w:color w:val="000000" w:themeColor="text1"/>
          <w:sz w:val="16"/>
          <w:szCs w:val="16"/>
        </w:rPr>
        <w:t>et al.</w:t>
      </w:r>
      <w:r w:rsidRPr="00A87F28">
        <w:rPr>
          <w:noProof/>
          <w:color w:val="000000" w:themeColor="text1"/>
          <w:sz w:val="16"/>
          <w:szCs w:val="16"/>
        </w:rPr>
        <w:t xml:space="preserve"> (2021) ‘ASRNN: A recurrent neural network with an attention model for sequence labeling’, </w:t>
      </w:r>
      <w:r w:rsidRPr="00A87F28">
        <w:rPr>
          <w:i/>
          <w:iCs/>
          <w:noProof/>
          <w:color w:val="000000" w:themeColor="text1"/>
          <w:sz w:val="16"/>
          <w:szCs w:val="16"/>
        </w:rPr>
        <w:t>Knowledge-Based Systems</w:t>
      </w:r>
      <w:r w:rsidRPr="00A87F28">
        <w:rPr>
          <w:noProof/>
          <w:color w:val="000000" w:themeColor="text1"/>
          <w:sz w:val="16"/>
          <w:szCs w:val="16"/>
        </w:rPr>
        <w:t>, 212, p. 106548.</w:t>
      </w:r>
    </w:p>
    <w:p w14:paraId="1D6E745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and Hibon, M. (2000) ‘The M3-Competition: results, conclusions and implications’, </w:t>
      </w:r>
      <w:r w:rsidRPr="00A87F28">
        <w:rPr>
          <w:i/>
          <w:iCs/>
          <w:noProof/>
          <w:color w:val="000000" w:themeColor="text1"/>
          <w:sz w:val="16"/>
          <w:szCs w:val="16"/>
        </w:rPr>
        <w:t>International journal of forecasting</w:t>
      </w:r>
      <w:r w:rsidRPr="00A87F28">
        <w:rPr>
          <w:noProof/>
          <w:color w:val="000000" w:themeColor="text1"/>
          <w:sz w:val="16"/>
          <w:szCs w:val="16"/>
        </w:rPr>
        <w:t>, 16(4), pp. 451–476.</w:t>
      </w:r>
    </w:p>
    <w:p w14:paraId="31717CA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kridakis, S., Spiliotis, E. and Assimakopoulos, V. (2020) ‘The M4 Competition: 100,000 time series and 61 forecasting methods’, </w:t>
      </w:r>
      <w:r w:rsidRPr="00A87F28">
        <w:rPr>
          <w:i/>
          <w:iCs/>
          <w:noProof/>
          <w:color w:val="000000" w:themeColor="text1"/>
          <w:sz w:val="16"/>
          <w:szCs w:val="16"/>
        </w:rPr>
        <w:t>International Journal of Forecasting</w:t>
      </w:r>
      <w:r w:rsidRPr="00A87F28">
        <w:rPr>
          <w:noProof/>
          <w:color w:val="000000" w:themeColor="text1"/>
          <w:sz w:val="16"/>
          <w:szCs w:val="16"/>
        </w:rPr>
        <w:t>, 36(1), pp. 54–74.</w:t>
      </w:r>
    </w:p>
    <w:p w14:paraId="69C8E19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asciotta, M. G. </w:t>
      </w:r>
      <w:r w:rsidRPr="00A87F28">
        <w:rPr>
          <w:i/>
          <w:iCs/>
          <w:noProof/>
          <w:color w:val="000000" w:themeColor="text1"/>
          <w:sz w:val="16"/>
          <w:szCs w:val="16"/>
        </w:rPr>
        <w:t>et al.</w:t>
      </w:r>
      <w:r w:rsidRPr="00A87F28">
        <w:rPr>
          <w:noProof/>
          <w:color w:val="000000" w:themeColor="text1"/>
          <w:sz w:val="16"/>
          <w:szCs w:val="16"/>
        </w:rPr>
        <w:t xml:space="preserve"> (2019) ‘An overview on structural health monitoring: From the current state-of-the-art to new bio-inspired sensing paradigms’.</w:t>
      </w:r>
    </w:p>
    <w:p w14:paraId="5A8381D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entzer, J. T. </w:t>
      </w:r>
      <w:r w:rsidRPr="00A87F28">
        <w:rPr>
          <w:i/>
          <w:iCs/>
          <w:noProof/>
          <w:color w:val="000000" w:themeColor="text1"/>
          <w:sz w:val="16"/>
          <w:szCs w:val="16"/>
        </w:rPr>
        <w:t>et al.</w:t>
      </w:r>
      <w:r w:rsidRPr="00A87F28">
        <w:rPr>
          <w:noProof/>
          <w:color w:val="000000" w:themeColor="text1"/>
          <w:sz w:val="16"/>
          <w:szCs w:val="16"/>
        </w:rPr>
        <w:t xml:space="preserve"> (2001) ‘Defining supply chain management’, </w:t>
      </w:r>
      <w:r w:rsidRPr="00A87F28">
        <w:rPr>
          <w:i/>
          <w:iCs/>
          <w:noProof/>
          <w:color w:val="000000" w:themeColor="text1"/>
          <w:sz w:val="16"/>
          <w:szCs w:val="16"/>
        </w:rPr>
        <w:t>Journal of Business logistics</w:t>
      </w:r>
      <w:r w:rsidRPr="00A87F28">
        <w:rPr>
          <w:noProof/>
          <w:color w:val="000000" w:themeColor="text1"/>
          <w:sz w:val="16"/>
          <w:szCs w:val="16"/>
        </w:rPr>
        <w:t>, 22(2), pp. 1–25.</w:t>
      </w:r>
    </w:p>
    <w:p w14:paraId="021A394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ale, D. G., Kumar, S. K. and Tiwari, M. K. (2020) ‘Green food supply chain design considering risk and post-harvest losses: A case study’, </w:t>
      </w:r>
      <w:r w:rsidRPr="00A87F28">
        <w:rPr>
          <w:i/>
          <w:iCs/>
          <w:noProof/>
          <w:color w:val="000000" w:themeColor="text1"/>
          <w:sz w:val="16"/>
          <w:szCs w:val="16"/>
        </w:rPr>
        <w:t>Annals of Operations Research</w:t>
      </w:r>
      <w:r w:rsidRPr="00A87F28">
        <w:rPr>
          <w:noProof/>
          <w:color w:val="000000" w:themeColor="text1"/>
          <w:sz w:val="16"/>
          <w:szCs w:val="16"/>
        </w:rPr>
        <w:t>, 295(1), pp. 257–284.</w:t>
      </w:r>
    </w:p>
    <w:p w14:paraId="4315316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oghar, A. and Hamiche, M. (2020) ‘Stock market prediction using LSTM recurrent neural network’, </w:t>
      </w:r>
      <w:r w:rsidRPr="00A87F28">
        <w:rPr>
          <w:i/>
          <w:iCs/>
          <w:noProof/>
          <w:color w:val="000000" w:themeColor="text1"/>
          <w:sz w:val="16"/>
          <w:szCs w:val="16"/>
        </w:rPr>
        <w:t>Procedia Computer Science</w:t>
      </w:r>
      <w:r w:rsidRPr="00A87F28">
        <w:rPr>
          <w:noProof/>
          <w:color w:val="000000" w:themeColor="text1"/>
          <w:sz w:val="16"/>
          <w:szCs w:val="16"/>
        </w:rPr>
        <w:t>, 170, pp. 1168–1173.</w:t>
      </w:r>
    </w:p>
    <w:p w14:paraId="1F148AD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gnini, A. </w:t>
      </w:r>
      <w:r w:rsidRPr="00A87F28">
        <w:rPr>
          <w:i/>
          <w:iCs/>
          <w:noProof/>
          <w:color w:val="000000" w:themeColor="text1"/>
          <w:sz w:val="16"/>
          <w:szCs w:val="16"/>
        </w:rPr>
        <w:t>et al.</w:t>
      </w:r>
      <w:r w:rsidRPr="00A87F28">
        <w:rPr>
          <w:noProof/>
          <w:color w:val="000000" w:themeColor="text1"/>
          <w:sz w:val="16"/>
          <w:szCs w:val="16"/>
        </w:rPr>
        <w:t xml:space="preserve"> (2020) ‘Performance assessment of data-driven and physical-based models to predict building energy demand in model predictive controls’, </w:t>
      </w:r>
      <w:r w:rsidRPr="00A87F28">
        <w:rPr>
          <w:i/>
          <w:iCs/>
          <w:noProof/>
          <w:color w:val="000000" w:themeColor="text1"/>
          <w:sz w:val="16"/>
          <w:szCs w:val="16"/>
        </w:rPr>
        <w:t>Energies</w:t>
      </w:r>
      <w:r w:rsidRPr="00A87F28">
        <w:rPr>
          <w:noProof/>
          <w:color w:val="000000" w:themeColor="text1"/>
          <w:sz w:val="16"/>
          <w:szCs w:val="16"/>
        </w:rPr>
        <w:t>, 13(12), p. 3125.</w:t>
      </w:r>
    </w:p>
    <w:p w14:paraId="721E5B53"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ukherjee, S., Osuna, E. and Girosi, F. (1997) ‘Nonlinear prediction of chaotic time series using support vector machines’, in </w:t>
      </w:r>
      <w:r w:rsidRPr="00A87F28">
        <w:rPr>
          <w:i/>
          <w:iCs/>
          <w:noProof/>
          <w:color w:val="000000" w:themeColor="text1"/>
          <w:sz w:val="16"/>
          <w:szCs w:val="16"/>
        </w:rPr>
        <w:t>Neural Networks for Signal Processing VII. Proceedings of the 1997 IEEE Signal Processing Society Workshop</w:t>
      </w:r>
      <w:r w:rsidRPr="00A87F28">
        <w:rPr>
          <w:noProof/>
          <w:color w:val="000000" w:themeColor="text1"/>
          <w:sz w:val="16"/>
          <w:szCs w:val="16"/>
        </w:rPr>
        <w:t>, pp. 511–520.</w:t>
      </w:r>
    </w:p>
    <w:p w14:paraId="11A2727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Müller, K.-R. </w:t>
      </w:r>
      <w:r w:rsidRPr="00A87F28">
        <w:rPr>
          <w:i/>
          <w:iCs/>
          <w:noProof/>
          <w:color w:val="000000" w:themeColor="text1"/>
          <w:sz w:val="16"/>
          <w:szCs w:val="16"/>
        </w:rPr>
        <w:t>et al.</w:t>
      </w:r>
      <w:r w:rsidRPr="00A87F28">
        <w:rPr>
          <w:noProof/>
          <w:color w:val="000000" w:themeColor="text1"/>
          <w:sz w:val="16"/>
          <w:szCs w:val="16"/>
        </w:rPr>
        <w:t xml:space="preserve"> (2018) ‘An introduction to kernel-based learning algorithms’, in </w:t>
      </w:r>
      <w:r w:rsidRPr="00A87F28">
        <w:rPr>
          <w:i/>
          <w:iCs/>
          <w:noProof/>
          <w:color w:val="000000" w:themeColor="text1"/>
          <w:sz w:val="16"/>
          <w:szCs w:val="16"/>
        </w:rPr>
        <w:t>Handbook of Neural Network Signal Processing</w:t>
      </w:r>
      <w:r w:rsidRPr="00A87F28">
        <w:rPr>
          <w:noProof/>
          <w:color w:val="000000" w:themeColor="text1"/>
          <w:sz w:val="16"/>
          <w:szCs w:val="16"/>
        </w:rPr>
        <w:t>. CRC Press, pp. 1–4.</w:t>
      </w:r>
    </w:p>
    <w:p w14:paraId="200E2E0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rPr>
        <w:t>MathWorks, I. 2000. Using MATLAB, Version 6, MathWorks, Inc</w:t>
      </w:r>
    </w:p>
    <w:p w14:paraId="06ED102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de Oliveira Neto, R. R. </w:t>
      </w:r>
      <w:r w:rsidRPr="00A87F28">
        <w:rPr>
          <w:i/>
          <w:iCs/>
          <w:noProof/>
          <w:color w:val="000000" w:themeColor="text1"/>
          <w:sz w:val="16"/>
          <w:szCs w:val="16"/>
        </w:rPr>
        <w:t>et al.</w:t>
      </w:r>
      <w:r w:rsidRPr="00A87F28">
        <w:rPr>
          <w:noProof/>
          <w:color w:val="000000" w:themeColor="text1"/>
          <w:sz w:val="16"/>
          <w:szCs w:val="16"/>
        </w:rPr>
        <w:t xml:space="preserve"> (2022) ‘Estimation of Eucalyptus productivity using efficient artificial neural network’, </w:t>
      </w:r>
      <w:r w:rsidRPr="00A87F28">
        <w:rPr>
          <w:i/>
          <w:iCs/>
          <w:noProof/>
          <w:color w:val="000000" w:themeColor="text1"/>
          <w:sz w:val="16"/>
          <w:szCs w:val="16"/>
        </w:rPr>
        <w:t>European Journal of Forest Research</w:t>
      </w:r>
      <w:r w:rsidRPr="00A87F28">
        <w:rPr>
          <w:noProof/>
          <w:color w:val="000000" w:themeColor="text1"/>
          <w:sz w:val="16"/>
          <w:szCs w:val="16"/>
        </w:rPr>
        <w:t>, 141(1), pp. 129–151.</w:t>
      </w:r>
    </w:p>
    <w:p w14:paraId="4F90E79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lagi, L. </w:t>
      </w:r>
      <w:r w:rsidRPr="00A87F28">
        <w:rPr>
          <w:i/>
          <w:iCs/>
          <w:noProof/>
          <w:color w:val="000000" w:themeColor="text1"/>
          <w:sz w:val="16"/>
          <w:szCs w:val="16"/>
        </w:rPr>
        <w:t>et al.</w:t>
      </w:r>
      <w:r w:rsidRPr="00A87F28">
        <w:rPr>
          <w:noProof/>
          <w:color w:val="000000" w:themeColor="text1"/>
          <w:sz w:val="16"/>
          <w:szCs w:val="16"/>
        </w:rPr>
        <w:t xml:space="preserve"> (2019) ‘Machine Learning for the prediction of the dynamic behavior of a small scale ORC system’, </w:t>
      </w:r>
      <w:r w:rsidRPr="00A87F28">
        <w:rPr>
          <w:i/>
          <w:iCs/>
          <w:noProof/>
          <w:color w:val="000000" w:themeColor="text1"/>
          <w:sz w:val="16"/>
          <w:szCs w:val="16"/>
        </w:rPr>
        <w:t>Energy</w:t>
      </w:r>
      <w:r w:rsidRPr="00A87F28">
        <w:rPr>
          <w:noProof/>
          <w:color w:val="000000" w:themeColor="text1"/>
          <w:sz w:val="16"/>
          <w:szCs w:val="16"/>
        </w:rPr>
        <w:t>, 166, pp. 72–82.</w:t>
      </w:r>
    </w:p>
    <w:p w14:paraId="051102F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ng, Z., Niu, F. and O’Neill, Z. (2020) ‘Solar radiation prediction using recurrent neural network and artificial neural network: A case study with comparisons’, </w:t>
      </w:r>
      <w:r w:rsidRPr="00A87F28">
        <w:rPr>
          <w:i/>
          <w:iCs/>
          <w:noProof/>
          <w:color w:val="000000" w:themeColor="text1"/>
          <w:sz w:val="16"/>
          <w:szCs w:val="16"/>
        </w:rPr>
        <w:t>Renewable Energy</w:t>
      </w:r>
      <w:r w:rsidRPr="00A87F28">
        <w:rPr>
          <w:noProof/>
          <w:color w:val="000000" w:themeColor="text1"/>
          <w:sz w:val="16"/>
          <w:szCs w:val="16"/>
        </w:rPr>
        <w:t>, 156, pp. 279–289.</w:t>
      </w:r>
    </w:p>
    <w:p w14:paraId="78AA99C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Papacharalampous, G. </w:t>
      </w:r>
      <w:r w:rsidRPr="00A87F28">
        <w:rPr>
          <w:i/>
          <w:iCs/>
          <w:noProof/>
          <w:color w:val="000000" w:themeColor="text1"/>
          <w:sz w:val="16"/>
          <w:szCs w:val="16"/>
        </w:rPr>
        <w:t>et al.</w:t>
      </w:r>
      <w:r w:rsidRPr="00A87F28">
        <w:rPr>
          <w:noProof/>
          <w:color w:val="000000" w:themeColor="text1"/>
          <w:sz w:val="16"/>
          <w:szCs w:val="16"/>
        </w:rPr>
        <w:t xml:space="preserve"> (2022) ‘Massive feature extraction for explaining and foretelling hydroclimatic time series forecastability at the global scale’, </w:t>
      </w:r>
      <w:r w:rsidRPr="00A87F28">
        <w:rPr>
          <w:i/>
          <w:iCs/>
          <w:noProof/>
          <w:color w:val="000000" w:themeColor="text1"/>
          <w:sz w:val="16"/>
          <w:szCs w:val="16"/>
        </w:rPr>
        <w:t>Geoscience Frontiers</w:t>
      </w:r>
      <w:r w:rsidRPr="00A87F28">
        <w:rPr>
          <w:noProof/>
          <w:color w:val="000000" w:themeColor="text1"/>
          <w:sz w:val="16"/>
          <w:szCs w:val="16"/>
        </w:rPr>
        <w:t>, 13(3), p. 101349.</w:t>
      </w:r>
    </w:p>
    <w:p w14:paraId="43DAA3B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Plus, S. (2002) ‘Markets, Basic Statistics, Date and Time Management’.</w:t>
      </w:r>
    </w:p>
    <w:p w14:paraId="35C85CE8" w14:textId="77777777" w:rsidR="003D7034" w:rsidRPr="00A87F28" w:rsidRDefault="003D7034" w:rsidP="003D7034">
      <w:pPr>
        <w:widowControl w:val="0"/>
        <w:autoSpaceDE w:val="0"/>
        <w:autoSpaceDN w:val="0"/>
        <w:adjustRightInd w:val="0"/>
        <w:spacing w:after="40"/>
        <w:jc w:val="both"/>
        <w:rPr>
          <w:color w:val="000000" w:themeColor="text1"/>
          <w:sz w:val="16"/>
          <w:szCs w:val="16"/>
          <w:shd w:val="clear" w:color="auto" w:fill="FFFFFF"/>
        </w:rPr>
      </w:pPr>
      <w:r w:rsidRPr="00A87F28">
        <w:rPr>
          <w:color w:val="000000" w:themeColor="text1"/>
          <w:sz w:val="16"/>
          <w:szCs w:val="16"/>
          <w:shd w:val="clear" w:color="auto" w:fill="FFFFFF"/>
        </w:rPr>
        <w:t>Pang, Q., Yang, T., Li, M. and Shen, Y., 2017. A fuzzy-grey multicriteria decision making approach for green supplier selection in low-carbon supply chain. </w:t>
      </w:r>
      <w:r w:rsidRPr="00A87F28">
        <w:rPr>
          <w:i/>
          <w:iCs/>
          <w:color w:val="000000" w:themeColor="text1"/>
          <w:sz w:val="16"/>
          <w:szCs w:val="16"/>
          <w:shd w:val="clear" w:color="auto" w:fill="FFFFFF"/>
        </w:rPr>
        <w:t>Mathematical Problems in Engineering</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017</w:t>
      </w:r>
      <w:r w:rsidRPr="00A87F28">
        <w:rPr>
          <w:color w:val="000000" w:themeColor="text1"/>
          <w:sz w:val="16"/>
          <w:szCs w:val="16"/>
          <w:shd w:val="clear" w:color="auto" w:fill="FFFFFF"/>
        </w:rPr>
        <w:t>.</w:t>
      </w:r>
    </w:p>
    <w:p w14:paraId="62A1028D"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55EBC5FF"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Quaranta, G., Lacarbonara, W. and Masri, S. F. (2020) ‘A review on computational intelligence for identification of nonlinear dynamical systems’, </w:t>
      </w:r>
      <w:r w:rsidRPr="00A87F28">
        <w:rPr>
          <w:i/>
          <w:iCs/>
          <w:noProof/>
          <w:color w:val="000000" w:themeColor="text1"/>
          <w:sz w:val="16"/>
          <w:szCs w:val="16"/>
        </w:rPr>
        <w:t>Nonlinear Dynamics</w:t>
      </w:r>
      <w:r w:rsidRPr="00A87F28">
        <w:rPr>
          <w:noProof/>
          <w:color w:val="000000" w:themeColor="text1"/>
          <w:sz w:val="16"/>
          <w:szCs w:val="16"/>
        </w:rPr>
        <w:t>, 99(2), pp. 1709–1761.</w:t>
      </w:r>
    </w:p>
    <w:p w14:paraId="51179B4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p>
    <w:p w14:paraId="11AC01B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iahi, Y. </w:t>
      </w:r>
      <w:r w:rsidRPr="00A87F28">
        <w:rPr>
          <w:i/>
          <w:iCs/>
          <w:noProof/>
          <w:color w:val="000000" w:themeColor="text1"/>
          <w:sz w:val="16"/>
          <w:szCs w:val="16"/>
        </w:rPr>
        <w:t>et al.</w:t>
      </w:r>
      <w:r w:rsidRPr="00A87F28">
        <w:rPr>
          <w:noProof/>
          <w:color w:val="000000" w:themeColor="text1"/>
          <w:sz w:val="16"/>
          <w:szCs w:val="16"/>
        </w:rPr>
        <w:t xml:space="preserve"> (2021) ‘Artificial intelligence applications in supply chain: A descriptive bibliometric analysis and future research directions’, </w:t>
      </w:r>
      <w:r w:rsidRPr="00A87F28">
        <w:rPr>
          <w:i/>
          <w:iCs/>
          <w:noProof/>
          <w:color w:val="000000" w:themeColor="text1"/>
          <w:sz w:val="16"/>
          <w:szCs w:val="16"/>
        </w:rPr>
        <w:t xml:space="preserve">Expert </w:t>
      </w:r>
      <w:r w:rsidRPr="00A87F28">
        <w:rPr>
          <w:i/>
          <w:iCs/>
          <w:noProof/>
          <w:color w:val="000000" w:themeColor="text1"/>
          <w:sz w:val="16"/>
          <w:szCs w:val="16"/>
        </w:rPr>
        <w:t>Systems with Applications</w:t>
      </w:r>
      <w:r w:rsidRPr="00A87F28">
        <w:rPr>
          <w:noProof/>
          <w:color w:val="000000" w:themeColor="text1"/>
          <w:sz w:val="16"/>
          <w:szCs w:val="16"/>
        </w:rPr>
        <w:t>, 173, p. 114702.</w:t>
      </w:r>
    </w:p>
    <w:p w14:paraId="0ECB12BE"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binson, J.L. </w:t>
      </w:r>
      <w:r w:rsidRPr="00A87F28">
        <w:rPr>
          <w:i/>
          <w:iCs/>
          <w:noProof/>
          <w:color w:val="000000" w:themeColor="text1"/>
          <w:sz w:val="16"/>
          <w:szCs w:val="16"/>
        </w:rPr>
        <w:t>et al.</w:t>
      </w:r>
      <w:r w:rsidRPr="00A87F28">
        <w:rPr>
          <w:noProof/>
          <w:color w:val="000000" w:themeColor="text1"/>
          <w:sz w:val="16"/>
          <w:szCs w:val="16"/>
        </w:rPr>
        <w:t xml:space="preserve"> (2018) ‘Achieving integration: a dual pathway model of supply chain orientation and organizational identification’, </w:t>
      </w:r>
      <w:r w:rsidRPr="00A87F28">
        <w:rPr>
          <w:i/>
          <w:iCs/>
          <w:noProof/>
          <w:color w:val="000000" w:themeColor="text1"/>
          <w:sz w:val="16"/>
          <w:szCs w:val="16"/>
        </w:rPr>
        <w:t>The International Journal of Logistics Management</w:t>
      </w:r>
      <w:r w:rsidRPr="00A87F28">
        <w:rPr>
          <w:noProof/>
          <w:color w:val="000000" w:themeColor="text1"/>
          <w:sz w:val="16"/>
          <w:szCs w:val="16"/>
        </w:rPr>
        <w:t>, 29(4), pp. 1306–1324.</w:t>
      </w:r>
    </w:p>
    <w:p w14:paraId="1F9AB228"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umelhart, D.E., Hinton, G.E. and Williams, R.J., 1985. Learning internal representations by error propagation. </w:t>
      </w:r>
      <w:r w:rsidRPr="00A87F28">
        <w:rPr>
          <w:i/>
          <w:iCs/>
          <w:noProof/>
          <w:color w:val="000000" w:themeColor="text1"/>
          <w:sz w:val="16"/>
          <w:szCs w:val="16"/>
        </w:rPr>
        <w:t>California Univ San Diego La Jolla Inst for Cognitive Science</w:t>
      </w:r>
      <w:r w:rsidRPr="00A87F28">
        <w:rPr>
          <w:noProof/>
          <w:color w:val="000000" w:themeColor="text1"/>
          <w:sz w:val="16"/>
          <w:szCs w:val="16"/>
        </w:rPr>
        <w:t>.</w:t>
      </w:r>
    </w:p>
    <w:p w14:paraId="0CB165A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ndiligama, S. M. C. M. </w:t>
      </w:r>
      <w:r w:rsidRPr="00A87F28">
        <w:rPr>
          <w:i/>
          <w:iCs/>
          <w:noProof/>
          <w:color w:val="000000" w:themeColor="text1"/>
          <w:sz w:val="16"/>
          <w:szCs w:val="16"/>
        </w:rPr>
        <w:t>et al.</w:t>
      </w:r>
      <w:r w:rsidRPr="00A87F28">
        <w:rPr>
          <w:noProof/>
          <w:color w:val="000000" w:themeColor="text1"/>
          <w:sz w:val="16"/>
          <w:szCs w:val="16"/>
        </w:rPr>
        <w:t xml:space="preserve"> (2021) ‘Damage assessment in hyperbolic cooling towers using mode shape curvature and artificial neural networks’, </w:t>
      </w:r>
      <w:r w:rsidRPr="00A87F28">
        <w:rPr>
          <w:i/>
          <w:iCs/>
          <w:noProof/>
          <w:color w:val="000000" w:themeColor="text1"/>
          <w:sz w:val="16"/>
          <w:szCs w:val="16"/>
        </w:rPr>
        <w:t>Engineering Failure Analysis</w:t>
      </w:r>
      <w:r w:rsidRPr="00A87F28">
        <w:rPr>
          <w:noProof/>
          <w:color w:val="000000" w:themeColor="text1"/>
          <w:sz w:val="16"/>
          <w:szCs w:val="16"/>
        </w:rPr>
        <w:t>, 129, p. 105728.</w:t>
      </w:r>
    </w:p>
    <w:p w14:paraId="0C9659B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athod, U. H., Kulkarni, V. and Saha, U. K. (2022) ‘On the Application of Machine Learning in Savonius Wind Turbine Technology: An Estimation of Turbine Performance Using Artificial Neural Network and Genetic Expression Programming’, </w:t>
      </w:r>
      <w:r w:rsidRPr="00A87F28">
        <w:rPr>
          <w:i/>
          <w:iCs/>
          <w:noProof/>
          <w:color w:val="000000" w:themeColor="text1"/>
          <w:sz w:val="16"/>
          <w:szCs w:val="16"/>
        </w:rPr>
        <w:t>Journal of Energy Resources Technology</w:t>
      </w:r>
      <w:r w:rsidRPr="00A87F28">
        <w:rPr>
          <w:noProof/>
          <w:color w:val="000000" w:themeColor="text1"/>
          <w:sz w:val="16"/>
          <w:szCs w:val="16"/>
        </w:rPr>
        <w:t>, 144(6).</w:t>
      </w:r>
    </w:p>
    <w:p w14:paraId="6171C10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Romera, Á. J., Neal, M. and Bos, B. (2019) ‘Use of reflexive interactive design to address challenges to New Zealand dairy farming’, </w:t>
      </w:r>
      <w:r w:rsidRPr="00A87F28">
        <w:rPr>
          <w:i/>
          <w:iCs/>
          <w:noProof/>
          <w:color w:val="000000" w:themeColor="text1"/>
          <w:sz w:val="16"/>
          <w:szCs w:val="16"/>
        </w:rPr>
        <w:t>Animal Production Science</w:t>
      </w:r>
      <w:r w:rsidRPr="00A87F28">
        <w:rPr>
          <w:noProof/>
          <w:color w:val="000000" w:themeColor="text1"/>
          <w:sz w:val="16"/>
          <w:szCs w:val="16"/>
        </w:rPr>
        <w:t>, 60(1), pp. 121–126.</w:t>
      </w:r>
    </w:p>
    <w:p w14:paraId="640631A8"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cholkopf, B. </w:t>
      </w:r>
      <w:r w:rsidRPr="00A87F28">
        <w:rPr>
          <w:i/>
          <w:iCs/>
          <w:noProof/>
          <w:color w:val="000000" w:themeColor="text1"/>
          <w:sz w:val="16"/>
          <w:szCs w:val="16"/>
        </w:rPr>
        <w:t>et al.</w:t>
      </w:r>
      <w:r w:rsidRPr="00A87F28">
        <w:rPr>
          <w:noProof/>
          <w:color w:val="000000" w:themeColor="text1"/>
          <w:sz w:val="16"/>
          <w:szCs w:val="16"/>
        </w:rPr>
        <w:t xml:space="preserve"> (1997) ‘Comparing support vector machines with Gaussian kernels to radial basis function classifiers’, </w:t>
      </w:r>
      <w:r w:rsidRPr="00A87F28">
        <w:rPr>
          <w:i/>
          <w:iCs/>
          <w:noProof/>
          <w:color w:val="000000" w:themeColor="text1"/>
          <w:sz w:val="16"/>
          <w:szCs w:val="16"/>
        </w:rPr>
        <w:t>IEEE transactions on Signal Processing</w:t>
      </w:r>
      <w:r w:rsidRPr="00A87F28">
        <w:rPr>
          <w:noProof/>
          <w:color w:val="000000" w:themeColor="text1"/>
          <w:sz w:val="16"/>
          <w:szCs w:val="16"/>
        </w:rPr>
        <w:t>, 45(11), pp. 2758–2765.</w:t>
      </w:r>
    </w:p>
    <w:p w14:paraId="5CABE24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hiri Tabarestani, E. and Afzalimehr, H. (2021) ‘Artificial neural network and multi-criteria decision-making models for flood simulation in GIS: Mazandaran Province, Iran’, </w:t>
      </w:r>
      <w:r w:rsidRPr="00A87F28">
        <w:rPr>
          <w:i/>
          <w:iCs/>
          <w:noProof/>
          <w:color w:val="000000" w:themeColor="text1"/>
          <w:sz w:val="16"/>
          <w:szCs w:val="16"/>
        </w:rPr>
        <w:t>Stochastic Environmental Research and Risk Assessment</w:t>
      </w:r>
      <w:r w:rsidRPr="00A87F28">
        <w:rPr>
          <w:noProof/>
          <w:color w:val="000000" w:themeColor="text1"/>
          <w:sz w:val="16"/>
          <w:szCs w:val="16"/>
        </w:rPr>
        <w:t>, 35(12), pp. 2439–2457.</w:t>
      </w:r>
    </w:p>
    <w:p w14:paraId="4913CADA"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inline, J. M. </w:t>
      </w:r>
      <w:r w:rsidRPr="00A87F28">
        <w:rPr>
          <w:i/>
          <w:iCs/>
          <w:noProof/>
          <w:color w:val="000000" w:themeColor="text1"/>
          <w:sz w:val="16"/>
          <w:szCs w:val="16"/>
        </w:rPr>
        <w:t>et al.</w:t>
      </w:r>
      <w:r w:rsidRPr="00A87F28">
        <w:rPr>
          <w:noProof/>
          <w:color w:val="000000" w:themeColor="text1"/>
          <w:sz w:val="16"/>
          <w:szCs w:val="16"/>
        </w:rPr>
        <w:t xml:space="preserve"> (2018) ‘Superconducting optoelectronic neurons III: Synaptic plasticity’, </w:t>
      </w:r>
      <w:r w:rsidRPr="00A87F28">
        <w:rPr>
          <w:i/>
          <w:iCs/>
          <w:noProof/>
          <w:color w:val="000000" w:themeColor="text1"/>
          <w:sz w:val="16"/>
          <w:szCs w:val="16"/>
        </w:rPr>
        <w:t>arXiv preprint arXiv:1805.01937</w:t>
      </w:r>
      <w:r w:rsidRPr="00A87F28">
        <w:rPr>
          <w:noProof/>
          <w:color w:val="000000" w:themeColor="text1"/>
          <w:sz w:val="16"/>
          <w:szCs w:val="16"/>
        </w:rPr>
        <w:t>.</w:t>
      </w:r>
    </w:p>
    <w:p w14:paraId="1759F4F9"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ng, K. </w:t>
      </w:r>
      <w:r w:rsidRPr="00A87F28">
        <w:rPr>
          <w:i/>
          <w:iCs/>
          <w:noProof/>
          <w:color w:val="000000" w:themeColor="text1"/>
          <w:sz w:val="16"/>
          <w:szCs w:val="16"/>
        </w:rPr>
        <w:t>et al.</w:t>
      </w:r>
      <w:r w:rsidRPr="00A87F28">
        <w:rPr>
          <w:noProof/>
          <w:color w:val="000000" w:themeColor="text1"/>
          <w:sz w:val="16"/>
          <w:szCs w:val="16"/>
        </w:rPr>
        <w:t xml:space="preserve"> (2021) ‘Haze prediction model using deep recurrent neural network’, </w:t>
      </w:r>
      <w:r w:rsidRPr="00A87F28">
        <w:rPr>
          <w:i/>
          <w:iCs/>
          <w:noProof/>
          <w:color w:val="000000" w:themeColor="text1"/>
          <w:sz w:val="16"/>
          <w:szCs w:val="16"/>
        </w:rPr>
        <w:t>Atmosphere</w:t>
      </w:r>
      <w:r w:rsidRPr="00A87F28">
        <w:rPr>
          <w:noProof/>
          <w:color w:val="000000" w:themeColor="text1"/>
          <w:sz w:val="16"/>
          <w:szCs w:val="16"/>
        </w:rPr>
        <w:t>, 12(12), p. 1625.</w:t>
      </w:r>
    </w:p>
    <w:p w14:paraId="7117BD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arfuddin, A. A., Tihami, M. N. and Islam, M. S. (2018) ‘A deep recurrent neural network with bilstm model for sentiment classification’, in </w:t>
      </w:r>
      <w:r w:rsidRPr="00A87F28">
        <w:rPr>
          <w:i/>
          <w:iCs/>
          <w:noProof/>
          <w:color w:val="000000" w:themeColor="text1"/>
          <w:sz w:val="16"/>
          <w:szCs w:val="16"/>
        </w:rPr>
        <w:t>2018 International conference on Bangla speech and language processing (ICBSLP)</w:t>
      </w:r>
      <w:r w:rsidRPr="00A87F28">
        <w:rPr>
          <w:noProof/>
          <w:color w:val="000000" w:themeColor="text1"/>
          <w:sz w:val="16"/>
          <w:szCs w:val="16"/>
        </w:rPr>
        <w:t>, pp. 1–4.</w:t>
      </w:r>
    </w:p>
    <w:p w14:paraId="36DC879B"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hen, Z., Bao, W. and Huang, D.-S. (2018) ‘Recurrent neural network for predicting transcription factor binding sites’, </w:t>
      </w:r>
      <w:r w:rsidRPr="00A87F28">
        <w:rPr>
          <w:i/>
          <w:iCs/>
          <w:noProof/>
          <w:color w:val="000000" w:themeColor="text1"/>
          <w:sz w:val="16"/>
          <w:szCs w:val="16"/>
        </w:rPr>
        <w:t>Scientific reports</w:t>
      </w:r>
      <w:r w:rsidRPr="00A87F28">
        <w:rPr>
          <w:noProof/>
          <w:color w:val="000000" w:themeColor="text1"/>
          <w:sz w:val="16"/>
          <w:szCs w:val="16"/>
        </w:rPr>
        <w:t>, 8(1), pp. 1–10.</w:t>
      </w:r>
    </w:p>
    <w:p w14:paraId="454B0C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Song, G. and Song, S. (2021) ‘Fostering supply chain integration in omni-channel retailing through human resource factors: empirical study in China’s market’, </w:t>
      </w:r>
      <w:r w:rsidRPr="00A87F28">
        <w:rPr>
          <w:i/>
          <w:iCs/>
          <w:noProof/>
          <w:color w:val="000000" w:themeColor="text1"/>
          <w:sz w:val="16"/>
          <w:szCs w:val="16"/>
        </w:rPr>
        <w:t>International Journal of Logistics Research and Applications</w:t>
      </w:r>
      <w:r w:rsidRPr="00A87F28">
        <w:rPr>
          <w:noProof/>
          <w:color w:val="000000" w:themeColor="text1"/>
          <w:sz w:val="16"/>
          <w:szCs w:val="16"/>
        </w:rPr>
        <w:t>, 24(1), pp. 1–22.</w:t>
      </w:r>
    </w:p>
    <w:p w14:paraId="6B2DE68C"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ong, Y.Y. and Ying, L.U., 2015. Decision tree methods: applications for classification and prediction. </w:t>
      </w:r>
      <w:r w:rsidRPr="00A87F28">
        <w:rPr>
          <w:i/>
          <w:iCs/>
          <w:color w:val="000000" w:themeColor="text1"/>
          <w:sz w:val="16"/>
          <w:szCs w:val="16"/>
          <w:shd w:val="clear" w:color="auto" w:fill="FFFFFF"/>
        </w:rPr>
        <w:t>Shanghai archives of psychiatry</w:t>
      </w:r>
      <w:r w:rsidRPr="00A87F28">
        <w:rPr>
          <w:color w:val="000000" w:themeColor="text1"/>
          <w:sz w:val="16"/>
          <w:szCs w:val="16"/>
          <w:shd w:val="clear" w:color="auto" w:fill="FFFFFF"/>
        </w:rPr>
        <w:t>, </w:t>
      </w:r>
      <w:r w:rsidRPr="00A87F28">
        <w:rPr>
          <w:i/>
          <w:iCs/>
          <w:color w:val="000000" w:themeColor="text1"/>
          <w:sz w:val="16"/>
          <w:szCs w:val="16"/>
          <w:shd w:val="clear" w:color="auto" w:fill="FFFFFF"/>
        </w:rPr>
        <w:t>27</w:t>
      </w:r>
      <w:r w:rsidRPr="00A87F28">
        <w:rPr>
          <w:color w:val="000000" w:themeColor="text1"/>
          <w:sz w:val="16"/>
          <w:szCs w:val="16"/>
          <w:shd w:val="clear" w:color="auto" w:fill="FFFFFF"/>
        </w:rPr>
        <w:t>(2), p.130.</w:t>
      </w:r>
    </w:p>
    <w:p w14:paraId="235ED522"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color w:val="000000" w:themeColor="text1"/>
          <w:sz w:val="16"/>
          <w:szCs w:val="16"/>
          <w:shd w:val="clear" w:color="auto" w:fill="FFFFFF"/>
        </w:rPr>
        <w:t>Shmilovici, A., 2009. Support vector machines. In </w:t>
      </w:r>
      <w:r w:rsidRPr="00A87F28">
        <w:rPr>
          <w:i/>
          <w:iCs/>
          <w:color w:val="000000" w:themeColor="text1"/>
          <w:sz w:val="16"/>
          <w:szCs w:val="16"/>
          <w:shd w:val="clear" w:color="auto" w:fill="FFFFFF"/>
        </w:rPr>
        <w:t>Data mining and knowledge discovery handbook</w:t>
      </w:r>
      <w:r w:rsidRPr="00A87F28">
        <w:rPr>
          <w:color w:val="000000" w:themeColor="text1"/>
          <w:sz w:val="16"/>
          <w:szCs w:val="16"/>
          <w:shd w:val="clear" w:color="auto" w:fill="FFFFFF"/>
        </w:rPr>
        <w:t> (pp. 231-247). Springer, Boston, MA.</w:t>
      </w:r>
    </w:p>
    <w:p w14:paraId="08234316"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ountopoulos, V., Kavakli, E. and Sakellariou, R., 2018, October. Towards a cloud-based controller for data-driven service orchestration in smart manufacturing. </w:t>
      </w:r>
      <w:r w:rsidRPr="00A87F28">
        <w:rPr>
          <w:i/>
          <w:iCs/>
          <w:noProof/>
          <w:color w:val="000000" w:themeColor="text1"/>
          <w:sz w:val="16"/>
          <w:szCs w:val="16"/>
        </w:rPr>
        <w:t>In 2018 Sixth International Conference on Enterprise Systems (ES)</w:t>
      </w:r>
      <w:r w:rsidRPr="00A87F28">
        <w:rPr>
          <w:noProof/>
          <w:color w:val="000000" w:themeColor="text1"/>
          <w:sz w:val="16"/>
          <w:szCs w:val="16"/>
        </w:rPr>
        <w:t xml:space="preserve"> (pp. 96-99). IEEE.</w:t>
      </w:r>
    </w:p>
    <w:p w14:paraId="4BD14C47"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37681CDB" w14:textId="77777777" w:rsidR="003D7034" w:rsidRPr="00A87F28" w:rsidRDefault="003D7034"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Werbos, P.J., 1990. Backpropagation through time: what it does and how to do it. </w:t>
      </w:r>
      <w:r w:rsidRPr="00A87F28">
        <w:rPr>
          <w:i/>
          <w:iCs/>
          <w:noProof/>
          <w:color w:val="000000" w:themeColor="text1"/>
          <w:sz w:val="16"/>
          <w:szCs w:val="16"/>
        </w:rPr>
        <w:t>Proceedings of the IEEE</w:t>
      </w:r>
      <w:r w:rsidRPr="00A87F28">
        <w:rPr>
          <w:noProof/>
          <w:color w:val="000000" w:themeColor="text1"/>
          <w:sz w:val="16"/>
          <w:szCs w:val="16"/>
        </w:rPr>
        <w:t>, </w:t>
      </w:r>
      <w:r w:rsidRPr="00A87F28">
        <w:rPr>
          <w:i/>
          <w:iCs/>
          <w:noProof/>
          <w:color w:val="000000" w:themeColor="text1"/>
          <w:sz w:val="16"/>
          <w:szCs w:val="16"/>
        </w:rPr>
        <w:t>78</w:t>
      </w:r>
      <w:r w:rsidRPr="00A87F28">
        <w:rPr>
          <w:noProof/>
          <w:color w:val="000000" w:themeColor="text1"/>
          <w:sz w:val="16"/>
          <w:szCs w:val="16"/>
        </w:rPr>
        <w:t>(10), pp.1550-1560.</w:t>
      </w:r>
    </w:p>
    <w:p w14:paraId="0593C47D"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ang, T. A. </w:t>
      </w:r>
      <w:r w:rsidRPr="00A87F28">
        <w:rPr>
          <w:i/>
          <w:iCs/>
          <w:noProof/>
          <w:color w:val="000000" w:themeColor="text1"/>
          <w:sz w:val="16"/>
          <w:szCs w:val="16"/>
        </w:rPr>
        <w:t>et al.</w:t>
      </w:r>
      <w:r w:rsidRPr="00A87F28">
        <w:rPr>
          <w:noProof/>
          <w:color w:val="000000" w:themeColor="text1"/>
          <w:sz w:val="16"/>
          <w:szCs w:val="16"/>
        </w:rPr>
        <w:t xml:space="preserve"> (2018) ‘Deep recurrent neural network for intrusion detection in sdn-based networks’, in </w:t>
      </w:r>
      <w:r w:rsidRPr="00A87F28">
        <w:rPr>
          <w:i/>
          <w:iCs/>
          <w:noProof/>
          <w:color w:val="000000" w:themeColor="text1"/>
          <w:sz w:val="16"/>
          <w:szCs w:val="16"/>
        </w:rPr>
        <w:t>2018 4th IEEE Conference on Network Softwarization and Workshops (NetSoft)</w:t>
      </w:r>
      <w:r w:rsidRPr="00A87F28">
        <w:rPr>
          <w:noProof/>
          <w:color w:val="000000" w:themeColor="text1"/>
          <w:sz w:val="16"/>
          <w:szCs w:val="16"/>
        </w:rPr>
        <w:t>, pp. 202–206.</w:t>
      </w:r>
    </w:p>
    <w:p w14:paraId="10E596D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Turkulainen, V. and Swink, M. L. (2017) ‘Supply chain personnel as knowledge resources for innovation—a contingency view’, </w:t>
      </w:r>
      <w:r w:rsidRPr="00A87F28">
        <w:rPr>
          <w:i/>
          <w:iCs/>
          <w:noProof/>
          <w:color w:val="000000" w:themeColor="text1"/>
          <w:sz w:val="16"/>
          <w:szCs w:val="16"/>
        </w:rPr>
        <w:t>Journal of Supply Chain Management</w:t>
      </w:r>
      <w:r w:rsidRPr="00A87F28">
        <w:rPr>
          <w:noProof/>
          <w:color w:val="000000" w:themeColor="text1"/>
          <w:sz w:val="16"/>
          <w:szCs w:val="16"/>
        </w:rPr>
        <w:t>, 53(3), pp. 41–59.</w:t>
      </w:r>
    </w:p>
    <w:p w14:paraId="52D7F074"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Vapnik, V., Golowich, S. and Smola, A. (1996) ‘Support vector method for function approximation, regression estimation and signal processing’, </w:t>
      </w:r>
      <w:r w:rsidRPr="00A87F28">
        <w:rPr>
          <w:i/>
          <w:iCs/>
          <w:noProof/>
          <w:color w:val="000000" w:themeColor="text1"/>
          <w:sz w:val="16"/>
          <w:szCs w:val="16"/>
        </w:rPr>
        <w:t>Advances in neural information processing systems</w:t>
      </w:r>
      <w:r w:rsidRPr="00A87F28">
        <w:rPr>
          <w:noProof/>
          <w:color w:val="000000" w:themeColor="text1"/>
          <w:sz w:val="16"/>
          <w:szCs w:val="16"/>
        </w:rPr>
        <w:t>, 9.</w:t>
      </w:r>
    </w:p>
    <w:p w14:paraId="41307DDE"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ang, Y. </w:t>
      </w:r>
      <w:r w:rsidRPr="00A87F28">
        <w:rPr>
          <w:i/>
          <w:iCs/>
          <w:noProof/>
          <w:color w:val="000000" w:themeColor="text1"/>
          <w:sz w:val="16"/>
          <w:szCs w:val="16"/>
        </w:rPr>
        <w:t>et al.</w:t>
      </w:r>
      <w:r w:rsidRPr="00A87F28">
        <w:rPr>
          <w:noProof/>
          <w:color w:val="000000" w:themeColor="text1"/>
          <w:sz w:val="16"/>
          <w:szCs w:val="16"/>
        </w:rPr>
        <w:t xml:space="preserve"> (2022) ‘Predrnn: A recurrent neural network for spatiotemporal predictive learning’, </w:t>
      </w:r>
      <w:r w:rsidRPr="00A87F28">
        <w:rPr>
          <w:i/>
          <w:iCs/>
          <w:noProof/>
          <w:color w:val="000000" w:themeColor="text1"/>
          <w:sz w:val="16"/>
          <w:szCs w:val="16"/>
        </w:rPr>
        <w:t>IEEE Transactions on Pattern Analysis and Machine Intelligence</w:t>
      </w:r>
      <w:r w:rsidRPr="00A87F28">
        <w:rPr>
          <w:noProof/>
          <w:color w:val="000000" w:themeColor="text1"/>
          <w:sz w:val="16"/>
          <w:szCs w:val="16"/>
        </w:rPr>
        <w:t>.</w:t>
      </w:r>
    </w:p>
    <w:p w14:paraId="7C5996FF"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olstenholme, E. and McKelvie, D. (2019) ‘The Challenges Facing Health and Social Care and the Relevance of Dynamic Models’, in </w:t>
      </w:r>
      <w:r w:rsidRPr="00A87F28">
        <w:rPr>
          <w:i/>
          <w:iCs/>
          <w:noProof/>
          <w:color w:val="000000" w:themeColor="text1"/>
          <w:sz w:val="16"/>
          <w:szCs w:val="16"/>
        </w:rPr>
        <w:t>The Dynamics of Care</w:t>
      </w:r>
      <w:r w:rsidRPr="00A87F28">
        <w:rPr>
          <w:noProof/>
          <w:color w:val="000000" w:themeColor="text1"/>
          <w:sz w:val="16"/>
          <w:szCs w:val="16"/>
        </w:rPr>
        <w:t>. Springer, pp. 1–21.</w:t>
      </w:r>
    </w:p>
    <w:p w14:paraId="14029D5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u, Q., Ding, K. and Huang, B. (2020) ‘Approach for fault prognosis using recurrent neural network’, </w:t>
      </w:r>
      <w:r w:rsidRPr="00A87F28">
        <w:rPr>
          <w:i/>
          <w:iCs/>
          <w:noProof/>
          <w:color w:val="000000" w:themeColor="text1"/>
          <w:sz w:val="16"/>
          <w:szCs w:val="16"/>
        </w:rPr>
        <w:t>Journal of Intelligent Manufacturing</w:t>
      </w:r>
      <w:r w:rsidRPr="00A87F28">
        <w:rPr>
          <w:noProof/>
          <w:color w:val="000000" w:themeColor="text1"/>
          <w:sz w:val="16"/>
          <w:szCs w:val="16"/>
        </w:rPr>
        <w:t>, 31(7), pp. 1621–1633.</w:t>
      </w:r>
    </w:p>
    <w:p w14:paraId="4359D676"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Würtz, D. </w:t>
      </w:r>
      <w:r w:rsidRPr="00A87F28">
        <w:rPr>
          <w:i/>
          <w:iCs/>
          <w:noProof/>
          <w:color w:val="000000" w:themeColor="text1"/>
          <w:sz w:val="16"/>
          <w:szCs w:val="16"/>
        </w:rPr>
        <w:t>et al.</w:t>
      </w:r>
      <w:r w:rsidRPr="00A87F28">
        <w:rPr>
          <w:noProof/>
          <w:color w:val="000000" w:themeColor="text1"/>
          <w:sz w:val="16"/>
          <w:szCs w:val="16"/>
        </w:rPr>
        <w:t xml:space="preserve"> (1996) ‘Analyse und Vorhersage von Finanzmarktdaten’, in </w:t>
      </w:r>
      <w:r w:rsidRPr="00A87F28">
        <w:rPr>
          <w:i/>
          <w:iCs/>
          <w:noProof/>
          <w:color w:val="000000" w:themeColor="text1"/>
          <w:sz w:val="16"/>
          <w:szCs w:val="16"/>
        </w:rPr>
        <w:lastRenderedPageBreak/>
        <w:t>Finanzmarktanalyse und-prognose mit innovativen quantitativen Verfahren</w:t>
      </w:r>
      <w:r w:rsidRPr="00A87F28">
        <w:rPr>
          <w:noProof/>
          <w:color w:val="000000" w:themeColor="text1"/>
          <w:sz w:val="16"/>
          <w:szCs w:val="16"/>
        </w:rPr>
        <w:t>. Springer, pp. 253–298.</w:t>
      </w:r>
    </w:p>
    <w:p w14:paraId="688542E2"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Yang, F. </w:t>
      </w:r>
      <w:r w:rsidRPr="00A87F28">
        <w:rPr>
          <w:i/>
          <w:iCs/>
          <w:noProof/>
          <w:color w:val="000000" w:themeColor="text1"/>
          <w:sz w:val="16"/>
          <w:szCs w:val="16"/>
        </w:rPr>
        <w:t>et al.</w:t>
      </w:r>
      <w:r w:rsidRPr="00A87F28">
        <w:rPr>
          <w:noProof/>
          <w:color w:val="000000" w:themeColor="text1"/>
          <w:sz w:val="16"/>
          <w:szCs w:val="16"/>
        </w:rPr>
        <w:t xml:space="preserve"> (2019) ‘State-of-charge estimation of lithium-ion batteries based on gated recurrent neural network’, </w:t>
      </w:r>
      <w:r w:rsidRPr="00A87F28">
        <w:rPr>
          <w:i/>
          <w:iCs/>
          <w:noProof/>
          <w:color w:val="000000" w:themeColor="text1"/>
          <w:sz w:val="16"/>
          <w:szCs w:val="16"/>
        </w:rPr>
        <w:t>Energy</w:t>
      </w:r>
      <w:r w:rsidRPr="00A87F28">
        <w:rPr>
          <w:noProof/>
          <w:color w:val="000000" w:themeColor="text1"/>
          <w:sz w:val="16"/>
          <w:szCs w:val="16"/>
        </w:rPr>
        <w:t>, 175, pp. 66–75.</w:t>
      </w:r>
    </w:p>
    <w:p w14:paraId="5B63C605"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erroug, E., Belaidi, S. and Chtita, S. (2021) ‘Artificial neural network-based quantitative structure--activity relationships model and molecular docking for virtual screening of novel potent acetylcholinesterase inhibitors’, </w:t>
      </w:r>
      <w:r w:rsidRPr="00A87F28">
        <w:rPr>
          <w:i/>
          <w:iCs/>
          <w:noProof/>
          <w:color w:val="000000" w:themeColor="text1"/>
          <w:sz w:val="16"/>
          <w:szCs w:val="16"/>
        </w:rPr>
        <w:t>Journal of the Chinese Chemical Society</w:t>
      </w:r>
      <w:r w:rsidRPr="00A87F28">
        <w:rPr>
          <w:noProof/>
          <w:color w:val="000000" w:themeColor="text1"/>
          <w:sz w:val="16"/>
          <w:szCs w:val="16"/>
        </w:rPr>
        <w:t>, 68(8), pp. 1379–1399.</w:t>
      </w:r>
    </w:p>
    <w:p w14:paraId="1DB09991"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D., Pee, L. G. and Cui, L. (2021) ‘Artificial intelligence in E-commerce fulfillment: A case study of resource orchestration at Alibaba’s Smart Warehouse’, </w:t>
      </w:r>
      <w:r w:rsidRPr="00A87F28">
        <w:rPr>
          <w:i/>
          <w:iCs/>
          <w:noProof/>
          <w:color w:val="000000" w:themeColor="text1"/>
          <w:sz w:val="16"/>
          <w:szCs w:val="16"/>
        </w:rPr>
        <w:t>International Journal of Information Management</w:t>
      </w:r>
      <w:r w:rsidRPr="00A87F28">
        <w:rPr>
          <w:noProof/>
          <w:color w:val="000000" w:themeColor="text1"/>
          <w:sz w:val="16"/>
          <w:szCs w:val="16"/>
        </w:rPr>
        <w:t>, 57, p. 102304.</w:t>
      </w:r>
    </w:p>
    <w:p w14:paraId="1B000ACC" w14:textId="77777777" w:rsidR="00DF5886"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ang, S. </w:t>
      </w:r>
      <w:r w:rsidRPr="00A87F28">
        <w:rPr>
          <w:i/>
          <w:iCs/>
          <w:noProof/>
          <w:color w:val="000000" w:themeColor="text1"/>
          <w:sz w:val="16"/>
          <w:szCs w:val="16"/>
        </w:rPr>
        <w:t>et al.</w:t>
      </w:r>
      <w:r w:rsidRPr="00A87F28">
        <w:rPr>
          <w:noProof/>
          <w:color w:val="000000" w:themeColor="text1"/>
          <w:sz w:val="16"/>
          <w:szCs w:val="16"/>
        </w:rPr>
        <w:t xml:space="preserve"> (2016) ‘ha’, </w:t>
      </w:r>
      <w:r w:rsidRPr="00A87F28">
        <w:rPr>
          <w:i/>
          <w:iCs/>
          <w:noProof/>
          <w:color w:val="000000" w:themeColor="text1"/>
          <w:sz w:val="16"/>
          <w:szCs w:val="16"/>
        </w:rPr>
        <w:t>Expert Systems with Applications</w:t>
      </w:r>
      <w:r w:rsidRPr="00A87F28">
        <w:rPr>
          <w:noProof/>
          <w:color w:val="000000" w:themeColor="text1"/>
          <w:sz w:val="16"/>
          <w:szCs w:val="16"/>
        </w:rPr>
        <w:t>, 65, pp. 87–99.</w:t>
      </w:r>
    </w:p>
    <w:p w14:paraId="1D30B81F" w14:textId="5FE4CD7F" w:rsidR="003D7034" w:rsidRPr="00A87F28" w:rsidRDefault="00DF5886" w:rsidP="003D7034">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upan, J. and Gasteiger, J. (1999) </w:t>
      </w:r>
      <w:r w:rsidRPr="00A87F28">
        <w:rPr>
          <w:i/>
          <w:iCs/>
          <w:noProof/>
          <w:color w:val="000000" w:themeColor="text1"/>
          <w:sz w:val="16"/>
          <w:szCs w:val="16"/>
        </w:rPr>
        <w:t>Neural networks in chemistry and drug design</w:t>
      </w:r>
      <w:r w:rsidRPr="00A87F28">
        <w:rPr>
          <w:noProof/>
          <w:color w:val="000000" w:themeColor="text1"/>
          <w:sz w:val="16"/>
          <w:szCs w:val="16"/>
        </w:rPr>
        <w:t>. John Wiley \&amp; Sons, Inc.</w:t>
      </w:r>
    </w:p>
    <w:p w14:paraId="2A1D287F" w14:textId="10C61BE0" w:rsidR="00432834" w:rsidRPr="00A87F28" w:rsidRDefault="003D7034" w:rsidP="001412CF">
      <w:pPr>
        <w:widowControl w:val="0"/>
        <w:autoSpaceDE w:val="0"/>
        <w:autoSpaceDN w:val="0"/>
        <w:adjustRightInd w:val="0"/>
        <w:spacing w:after="40"/>
        <w:jc w:val="both"/>
        <w:rPr>
          <w:noProof/>
          <w:color w:val="000000" w:themeColor="text1"/>
          <w:sz w:val="16"/>
          <w:szCs w:val="16"/>
        </w:rPr>
      </w:pPr>
      <w:r w:rsidRPr="00A87F28">
        <w:rPr>
          <w:noProof/>
          <w:color w:val="000000" w:themeColor="text1"/>
          <w:sz w:val="16"/>
          <w:szCs w:val="16"/>
        </w:rPr>
        <w:t xml:space="preserve">Zhou, Z.H., 2009, June. When semi-supervised learning meets ensemble learning. </w:t>
      </w:r>
      <w:r w:rsidRPr="00A87F28">
        <w:rPr>
          <w:i/>
          <w:iCs/>
          <w:noProof/>
          <w:color w:val="000000" w:themeColor="text1"/>
          <w:sz w:val="16"/>
          <w:szCs w:val="16"/>
        </w:rPr>
        <w:t>In International Workshop on Multiple Classifier Systems</w:t>
      </w:r>
      <w:r w:rsidRPr="00A87F28">
        <w:rPr>
          <w:noProof/>
          <w:color w:val="000000" w:themeColor="text1"/>
          <w:sz w:val="16"/>
          <w:szCs w:val="16"/>
        </w:rPr>
        <w:t xml:space="preserve"> (pp. 529-538). Springer, Berlin, Heidelberg</w:t>
      </w:r>
    </w:p>
    <w:p w14:paraId="4932DC20" w14:textId="1B28137B" w:rsidR="001412CF" w:rsidRPr="00A87F28" w:rsidRDefault="00432834"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Pham, X.V., Maag, A., Senthilananthan, S. and Bhuiyan, M. (2020). </w:t>
      </w:r>
      <w:r w:rsidRPr="00A87F28">
        <w:rPr>
          <w:i/>
          <w:iCs/>
          <w:color w:val="000000" w:themeColor="text1"/>
          <w:sz w:val="16"/>
          <w:szCs w:val="16"/>
        </w:rPr>
        <w:t>Predictive analysis of the supply chain management using Machine learning approaches: Review and Taxonomy</w:t>
      </w:r>
      <w:r w:rsidRPr="00A87F28">
        <w:rPr>
          <w:color w:val="000000" w:themeColor="text1"/>
          <w:sz w:val="16"/>
          <w:szCs w:val="16"/>
        </w:rPr>
        <w:t>. [online] IEEE Xplore. doi:10.1109/CITISIA50690.2020.9371842.</w:t>
      </w:r>
    </w:p>
    <w:p w14:paraId="372FA19D" w14:textId="6B801B84" w:rsidR="001412CF" w:rsidRPr="00A87F28" w:rsidRDefault="006210B9" w:rsidP="001412CF">
      <w:pPr>
        <w:pStyle w:val="NormalWeb"/>
        <w:spacing w:before="0" w:beforeAutospacing="0" w:after="0" w:afterAutospacing="0"/>
        <w:jc w:val="both"/>
        <w:rPr>
          <w:color w:val="000000" w:themeColor="text1"/>
          <w:sz w:val="16"/>
          <w:szCs w:val="16"/>
        </w:rPr>
      </w:pPr>
      <w:r w:rsidRPr="00A87F28">
        <w:rPr>
          <w:color w:val="000000" w:themeColor="text1"/>
          <w:sz w:val="16"/>
          <w:szCs w:val="16"/>
        </w:rPr>
        <w:t>Constante, F., Silva, F. and Pereira, A. (2019). DataCo SMART SUPPLY CHAIN FOR BIG DATA ANALYSIS. </w:t>
      </w:r>
      <w:r w:rsidRPr="00A87F28">
        <w:rPr>
          <w:i/>
          <w:iCs/>
          <w:color w:val="000000" w:themeColor="text1"/>
          <w:sz w:val="16"/>
          <w:szCs w:val="16"/>
        </w:rPr>
        <w:t>data.mendeley.com</w:t>
      </w:r>
      <w:r w:rsidRPr="00A87F28">
        <w:rPr>
          <w:color w:val="000000" w:themeColor="text1"/>
          <w:sz w:val="16"/>
          <w:szCs w:val="16"/>
        </w:rPr>
        <w:t>, [online] 5. doi:10.17632/8gx2fvg2k6.5.</w:t>
      </w:r>
    </w:p>
    <w:p w14:paraId="449EFACB" w14:textId="3957C5E6" w:rsidR="00CA0234"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Comparison of ML models with RNN</w:t>
      </w:r>
      <w:r w:rsidRPr="00A87F28">
        <w:rPr>
          <w:color w:val="000000"/>
          <w:sz w:val="16"/>
          <w:szCs w:val="16"/>
        </w:rPr>
        <w:t>. [online] Available at: https://www.kaggle.com/code/jaswanthhbadvelu/comparison-of-ml-models-with-rnn [Accessed 21 Aug. 2022].</w:t>
      </w:r>
    </w:p>
    <w:p w14:paraId="5A77502A" w14:textId="2B6B7031" w:rsidR="001412CF" w:rsidRPr="00A87F28" w:rsidRDefault="00CA0234" w:rsidP="001412CF">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Supply Chain Data Analysis-99% Accuracy</w:t>
      </w:r>
      <w:r w:rsidRPr="00A87F28">
        <w:rPr>
          <w:color w:val="000000"/>
          <w:sz w:val="16"/>
          <w:szCs w:val="16"/>
        </w:rPr>
        <w:t>. [online] Available at: https://www.kaggle.com/code/nilufarhosseini/supply-chain-data-analysis-99-accuracy#Customer-Segment [Accessed 21 Aug. 2022].</w:t>
      </w:r>
    </w:p>
    <w:p w14:paraId="025EFABF" w14:textId="77777777" w:rsidR="00A87F28" w:rsidRDefault="00CA0234" w:rsidP="00A87F28">
      <w:pPr>
        <w:pStyle w:val="NormalWeb"/>
        <w:spacing w:before="0" w:beforeAutospacing="0" w:after="0" w:afterAutospacing="0"/>
        <w:jc w:val="both"/>
        <w:rPr>
          <w:color w:val="000000"/>
          <w:sz w:val="16"/>
          <w:szCs w:val="16"/>
        </w:rPr>
      </w:pPr>
      <w:r w:rsidRPr="00A87F28">
        <w:rPr>
          <w:color w:val="000000"/>
          <w:sz w:val="16"/>
          <w:szCs w:val="16"/>
        </w:rPr>
        <w:t>kaggle.com. (n.d.). </w:t>
      </w:r>
      <w:r w:rsidRPr="00A87F28">
        <w:rPr>
          <w:i/>
          <w:iCs/>
          <w:color w:val="000000"/>
          <w:sz w:val="16"/>
          <w:szCs w:val="16"/>
        </w:rPr>
        <w:t>E-Commerce Multi- Output Models {Project_CSE07}</w:t>
      </w:r>
      <w:r w:rsidRPr="00A87F28">
        <w:rPr>
          <w:color w:val="000000"/>
          <w:sz w:val="16"/>
          <w:szCs w:val="16"/>
        </w:rPr>
        <w:t>. [online] Available at: https://www.kaggle.com/code/sukanthen/e-commerce-multi-output-models-project-cse07/notebook [Accessed 21 Aug. 2022].</w:t>
      </w:r>
    </w:p>
    <w:p w14:paraId="1824C5B2" w14:textId="72109CDF" w:rsidR="00CA0234" w:rsidRPr="00A87F28" w:rsidRDefault="001D75F2" w:rsidP="00A87F28">
      <w:pPr>
        <w:pStyle w:val="NormalWeb"/>
        <w:spacing w:before="0" w:beforeAutospacing="0" w:after="0" w:afterAutospacing="0"/>
        <w:jc w:val="both"/>
        <w:rPr>
          <w:color w:val="000000"/>
          <w:sz w:val="16"/>
          <w:szCs w:val="16"/>
        </w:rPr>
      </w:pPr>
      <w:r w:rsidRPr="00DB0589">
        <w:rPr>
          <w:color w:val="000000" w:themeColor="text1"/>
          <w:sz w:val="16"/>
          <w:szCs w:val="16"/>
        </w:rPr>
        <w:t>P. Jiang R. Li N. Liu and Y. Gao "A novel composite electricity demand forecasting framework by data processing and optimized support vector machine" Applied Energy vol. 260 pp. 306-321 2020 [online] Available: https://doi.org/10.1016/j.apenergy.2019.114243.</w:t>
      </w:r>
    </w:p>
    <w:p w14:paraId="75B3D809"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0DC4F5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6E23EB2F" w14:textId="77777777" w:rsidR="00CA0234" w:rsidRDefault="00CA0234" w:rsidP="00CA0234">
      <w:pPr>
        <w:pStyle w:val="NormalWeb"/>
        <w:spacing w:before="0" w:beforeAutospacing="0" w:after="0" w:afterAutospacing="0" w:line="360" w:lineRule="atLeast"/>
        <w:rPr>
          <w:rFonts w:ascii="Calibri" w:hAnsi="Calibri" w:cs="Calibri"/>
          <w:color w:val="000000"/>
          <w:sz w:val="27"/>
          <w:szCs w:val="27"/>
        </w:rPr>
      </w:pPr>
    </w:p>
    <w:p w14:paraId="22081FD4" w14:textId="77777777" w:rsidR="00CA0234" w:rsidRDefault="00CA0234" w:rsidP="00CA0234">
      <w:pPr>
        <w:pStyle w:val="NormalWeb"/>
        <w:rPr>
          <w:rFonts w:ascii="Calibri" w:hAnsi="Calibri" w:cs="Calibri"/>
          <w:color w:val="000000"/>
          <w:sz w:val="27"/>
          <w:szCs w:val="27"/>
        </w:rPr>
      </w:pPr>
      <w:r>
        <w:rPr>
          <w:rFonts w:ascii="Calibri" w:hAnsi="Calibri" w:cs="Calibri"/>
          <w:color w:val="000000"/>
          <w:sz w:val="27"/>
          <w:szCs w:val="27"/>
        </w:rPr>
        <w:t>‌</w:t>
      </w:r>
    </w:p>
    <w:p w14:paraId="067CA16F" w14:textId="77777777" w:rsidR="00CA0234" w:rsidRPr="006210B9" w:rsidRDefault="00CA0234" w:rsidP="006210B9">
      <w:pPr>
        <w:pStyle w:val="NormalWeb"/>
        <w:spacing w:before="0" w:beforeAutospacing="0" w:after="0" w:afterAutospacing="0" w:line="360" w:lineRule="atLeast"/>
        <w:rPr>
          <w:color w:val="000000" w:themeColor="text1"/>
          <w:sz w:val="20"/>
          <w:szCs w:val="20"/>
        </w:rPr>
      </w:pPr>
    </w:p>
    <w:p w14:paraId="60CE4043" w14:textId="77777777" w:rsidR="006210B9" w:rsidRDefault="006210B9" w:rsidP="006210B9">
      <w:pPr>
        <w:pStyle w:val="NormalWeb"/>
        <w:rPr>
          <w:rFonts w:ascii="Calibri" w:hAnsi="Calibri" w:cs="Calibri"/>
          <w:color w:val="000000"/>
          <w:sz w:val="27"/>
          <w:szCs w:val="27"/>
        </w:rPr>
      </w:pPr>
      <w:r>
        <w:rPr>
          <w:rFonts w:ascii="Calibri" w:hAnsi="Calibri" w:cs="Calibri"/>
          <w:color w:val="000000"/>
          <w:sz w:val="27"/>
          <w:szCs w:val="27"/>
        </w:rPr>
        <w:t>‌</w:t>
      </w:r>
    </w:p>
    <w:p w14:paraId="5FEAEAE2" w14:textId="77777777" w:rsidR="006210B9" w:rsidRPr="00C21C91" w:rsidRDefault="006210B9" w:rsidP="00432834">
      <w:pPr>
        <w:pStyle w:val="NormalWeb"/>
        <w:spacing w:before="0" w:beforeAutospacing="0" w:after="0" w:afterAutospacing="0" w:line="360" w:lineRule="atLeast"/>
        <w:rPr>
          <w:color w:val="000000" w:themeColor="text1"/>
          <w:sz w:val="20"/>
          <w:szCs w:val="20"/>
        </w:rPr>
      </w:pPr>
    </w:p>
    <w:p w14:paraId="7F486A1D" w14:textId="77777777" w:rsidR="00432834" w:rsidRPr="00C21C91" w:rsidRDefault="00432834" w:rsidP="00432834">
      <w:pPr>
        <w:pStyle w:val="NormalWeb"/>
        <w:rPr>
          <w:color w:val="000000" w:themeColor="text1"/>
          <w:sz w:val="20"/>
          <w:szCs w:val="20"/>
        </w:rPr>
      </w:pPr>
      <w:r w:rsidRPr="00C21C91">
        <w:rPr>
          <w:color w:val="000000" w:themeColor="text1"/>
          <w:sz w:val="20"/>
          <w:szCs w:val="20"/>
        </w:rPr>
        <w:t>‌</w:t>
      </w:r>
    </w:p>
    <w:p w14:paraId="20CD2B2B" w14:textId="77777777" w:rsidR="00432834" w:rsidRPr="00C21C91" w:rsidRDefault="00432834" w:rsidP="003D7034">
      <w:pPr>
        <w:widowControl w:val="0"/>
        <w:autoSpaceDE w:val="0"/>
        <w:autoSpaceDN w:val="0"/>
        <w:adjustRightInd w:val="0"/>
        <w:spacing w:after="40"/>
        <w:jc w:val="both"/>
        <w:rPr>
          <w:noProof/>
          <w:color w:val="000000" w:themeColor="text1"/>
        </w:rPr>
      </w:pPr>
    </w:p>
    <w:p w14:paraId="1FFF9C8F" w14:textId="2C25DCC9" w:rsidR="00FD1479" w:rsidRPr="00C21C91" w:rsidRDefault="00FD1479" w:rsidP="003D7034">
      <w:pPr>
        <w:widowControl w:val="0"/>
        <w:autoSpaceDE w:val="0"/>
        <w:autoSpaceDN w:val="0"/>
        <w:adjustRightInd w:val="0"/>
        <w:spacing w:after="40"/>
        <w:jc w:val="both"/>
        <w:rPr>
          <w:noProof/>
          <w:color w:val="000000" w:themeColor="text1"/>
        </w:rPr>
      </w:pPr>
    </w:p>
    <w:p w14:paraId="4393E5C2" w14:textId="1BE21C0B" w:rsidR="00FD1479" w:rsidRPr="00C21C91" w:rsidRDefault="00FD1479" w:rsidP="003D7034">
      <w:pPr>
        <w:widowControl w:val="0"/>
        <w:autoSpaceDE w:val="0"/>
        <w:autoSpaceDN w:val="0"/>
        <w:adjustRightInd w:val="0"/>
        <w:spacing w:after="40"/>
        <w:jc w:val="both"/>
        <w:rPr>
          <w:noProof/>
          <w:color w:val="000000" w:themeColor="text1"/>
        </w:rPr>
      </w:pPr>
    </w:p>
    <w:p w14:paraId="4C5AA04C" w14:textId="4BC45654" w:rsidR="00FD1479" w:rsidRPr="00C21C91" w:rsidRDefault="00FD1479" w:rsidP="003D7034">
      <w:pPr>
        <w:widowControl w:val="0"/>
        <w:autoSpaceDE w:val="0"/>
        <w:autoSpaceDN w:val="0"/>
        <w:adjustRightInd w:val="0"/>
        <w:spacing w:after="40"/>
        <w:jc w:val="both"/>
        <w:rPr>
          <w:noProof/>
          <w:color w:val="000000" w:themeColor="text1"/>
        </w:rPr>
      </w:pPr>
    </w:p>
    <w:p w14:paraId="4630C2BC" w14:textId="57AB878D" w:rsidR="00FD1479" w:rsidRPr="00C21C91" w:rsidRDefault="00FD1479" w:rsidP="003D7034">
      <w:pPr>
        <w:widowControl w:val="0"/>
        <w:autoSpaceDE w:val="0"/>
        <w:autoSpaceDN w:val="0"/>
        <w:adjustRightInd w:val="0"/>
        <w:spacing w:after="40"/>
        <w:jc w:val="both"/>
        <w:rPr>
          <w:noProof/>
          <w:color w:val="000000" w:themeColor="text1"/>
        </w:rPr>
      </w:pPr>
    </w:p>
    <w:p w14:paraId="6A7C2395" w14:textId="376DF288" w:rsidR="00FD1479" w:rsidRPr="00C21C91" w:rsidRDefault="00FD1479" w:rsidP="003D7034">
      <w:pPr>
        <w:widowControl w:val="0"/>
        <w:autoSpaceDE w:val="0"/>
        <w:autoSpaceDN w:val="0"/>
        <w:adjustRightInd w:val="0"/>
        <w:spacing w:after="40"/>
        <w:jc w:val="both"/>
        <w:rPr>
          <w:noProof/>
          <w:color w:val="000000" w:themeColor="text1"/>
        </w:rPr>
      </w:pPr>
    </w:p>
    <w:p w14:paraId="0FFE185C" w14:textId="21F949CE" w:rsidR="00FD1479" w:rsidRPr="00C21C91" w:rsidRDefault="00FD1479" w:rsidP="003D7034">
      <w:pPr>
        <w:widowControl w:val="0"/>
        <w:autoSpaceDE w:val="0"/>
        <w:autoSpaceDN w:val="0"/>
        <w:adjustRightInd w:val="0"/>
        <w:spacing w:after="40"/>
        <w:jc w:val="both"/>
        <w:rPr>
          <w:noProof/>
          <w:color w:val="000000" w:themeColor="text1"/>
        </w:rPr>
      </w:pPr>
    </w:p>
    <w:p w14:paraId="73912924" w14:textId="22E44AF5" w:rsidR="00FD1479" w:rsidRPr="00C21C91" w:rsidRDefault="00FD1479" w:rsidP="003D7034">
      <w:pPr>
        <w:widowControl w:val="0"/>
        <w:autoSpaceDE w:val="0"/>
        <w:autoSpaceDN w:val="0"/>
        <w:adjustRightInd w:val="0"/>
        <w:spacing w:after="40"/>
        <w:jc w:val="both"/>
        <w:rPr>
          <w:noProof/>
          <w:color w:val="000000" w:themeColor="text1"/>
        </w:rPr>
      </w:pPr>
    </w:p>
    <w:p w14:paraId="2B1C5CAA" w14:textId="7A1BC06B" w:rsidR="00FD1479" w:rsidRPr="00C21C91" w:rsidRDefault="00FD1479" w:rsidP="003D7034">
      <w:pPr>
        <w:widowControl w:val="0"/>
        <w:autoSpaceDE w:val="0"/>
        <w:autoSpaceDN w:val="0"/>
        <w:adjustRightInd w:val="0"/>
        <w:spacing w:after="40"/>
        <w:jc w:val="both"/>
        <w:rPr>
          <w:noProof/>
          <w:color w:val="000000" w:themeColor="text1"/>
        </w:rPr>
      </w:pPr>
    </w:p>
    <w:p w14:paraId="15B1C0D6" w14:textId="5F3F7DE0" w:rsidR="00FD1479" w:rsidRPr="00C21C91" w:rsidRDefault="00FD1479" w:rsidP="003D7034">
      <w:pPr>
        <w:widowControl w:val="0"/>
        <w:autoSpaceDE w:val="0"/>
        <w:autoSpaceDN w:val="0"/>
        <w:adjustRightInd w:val="0"/>
        <w:spacing w:after="40"/>
        <w:jc w:val="both"/>
        <w:rPr>
          <w:noProof/>
          <w:color w:val="000000" w:themeColor="text1"/>
        </w:rPr>
      </w:pPr>
    </w:p>
    <w:p w14:paraId="21CCD3B1" w14:textId="49E1F48F" w:rsidR="00FD1479" w:rsidRPr="00C21C91" w:rsidRDefault="00FD1479" w:rsidP="003D7034">
      <w:pPr>
        <w:widowControl w:val="0"/>
        <w:autoSpaceDE w:val="0"/>
        <w:autoSpaceDN w:val="0"/>
        <w:adjustRightInd w:val="0"/>
        <w:spacing w:after="40"/>
        <w:jc w:val="both"/>
        <w:rPr>
          <w:noProof/>
          <w:color w:val="000000" w:themeColor="text1"/>
        </w:rPr>
      </w:pPr>
    </w:p>
    <w:p w14:paraId="7C6FE1D2" w14:textId="6B372741" w:rsidR="00FD1479" w:rsidRPr="00C21C91" w:rsidRDefault="00FD1479" w:rsidP="003D7034">
      <w:pPr>
        <w:widowControl w:val="0"/>
        <w:autoSpaceDE w:val="0"/>
        <w:autoSpaceDN w:val="0"/>
        <w:adjustRightInd w:val="0"/>
        <w:spacing w:after="40"/>
        <w:jc w:val="both"/>
        <w:rPr>
          <w:noProof/>
          <w:color w:val="000000" w:themeColor="text1"/>
        </w:rPr>
      </w:pPr>
    </w:p>
    <w:p w14:paraId="3DE9CD18" w14:textId="4D6DDB86" w:rsidR="00FD1479" w:rsidRPr="00C21C91" w:rsidRDefault="00FD1479" w:rsidP="003D7034">
      <w:pPr>
        <w:widowControl w:val="0"/>
        <w:autoSpaceDE w:val="0"/>
        <w:autoSpaceDN w:val="0"/>
        <w:adjustRightInd w:val="0"/>
        <w:spacing w:after="40"/>
        <w:jc w:val="both"/>
        <w:rPr>
          <w:noProof/>
          <w:color w:val="000000" w:themeColor="text1"/>
        </w:rPr>
      </w:pPr>
    </w:p>
    <w:p w14:paraId="0A8B7A4D" w14:textId="23DF8E8D" w:rsidR="00FD1479" w:rsidRPr="00C21C91" w:rsidRDefault="00FD1479" w:rsidP="003D7034">
      <w:pPr>
        <w:widowControl w:val="0"/>
        <w:autoSpaceDE w:val="0"/>
        <w:autoSpaceDN w:val="0"/>
        <w:adjustRightInd w:val="0"/>
        <w:spacing w:after="40"/>
        <w:jc w:val="both"/>
        <w:rPr>
          <w:noProof/>
          <w:color w:val="000000" w:themeColor="text1"/>
        </w:rPr>
      </w:pPr>
    </w:p>
    <w:p w14:paraId="526C8200" w14:textId="27C41E7B" w:rsidR="00FD1479" w:rsidRPr="00C21C91" w:rsidRDefault="00FD1479" w:rsidP="003D7034">
      <w:pPr>
        <w:widowControl w:val="0"/>
        <w:autoSpaceDE w:val="0"/>
        <w:autoSpaceDN w:val="0"/>
        <w:adjustRightInd w:val="0"/>
        <w:spacing w:after="40"/>
        <w:jc w:val="both"/>
        <w:rPr>
          <w:noProof/>
          <w:color w:val="000000" w:themeColor="text1"/>
        </w:rPr>
      </w:pPr>
    </w:p>
    <w:p w14:paraId="29D21E6A" w14:textId="7CE59827" w:rsidR="00FD1479" w:rsidRPr="00C21C91" w:rsidRDefault="00FD1479" w:rsidP="003D7034">
      <w:pPr>
        <w:widowControl w:val="0"/>
        <w:autoSpaceDE w:val="0"/>
        <w:autoSpaceDN w:val="0"/>
        <w:adjustRightInd w:val="0"/>
        <w:spacing w:after="40"/>
        <w:jc w:val="both"/>
        <w:rPr>
          <w:noProof/>
          <w:color w:val="000000" w:themeColor="text1"/>
        </w:rPr>
      </w:pPr>
    </w:p>
    <w:p w14:paraId="0F0B1398" w14:textId="36FB78C6" w:rsidR="00FD1479" w:rsidRPr="00C21C91" w:rsidRDefault="00FD1479" w:rsidP="003D7034">
      <w:pPr>
        <w:widowControl w:val="0"/>
        <w:autoSpaceDE w:val="0"/>
        <w:autoSpaceDN w:val="0"/>
        <w:adjustRightInd w:val="0"/>
        <w:spacing w:after="40"/>
        <w:jc w:val="both"/>
        <w:rPr>
          <w:noProof/>
          <w:color w:val="000000" w:themeColor="text1"/>
        </w:rPr>
      </w:pPr>
    </w:p>
    <w:p w14:paraId="68551380" w14:textId="22DA11F5" w:rsidR="00FD1479" w:rsidRPr="00C21C91" w:rsidRDefault="00FD1479" w:rsidP="003D7034">
      <w:pPr>
        <w:widowControl w:val="0"/>
        <w:autoSpaceDE w:val="0"/>
        <w:autoSpaceDN w:val="0"/>
        <w:adjustRightInd w:val="0"/>
        <w:spacing w:after="40"/>
        <w:jc w:val="both"/>
        <w:rPr>
          <w:noProof/>
          <w:color w:val="000000" w:themeColor="text1"/>
        </w:rPr>
      </w:pPr>
    </w:p>
    <w:p w14:paraId="22EFB288" w14:textId="60A0CCAB" w:rsidR="00FD1479" w:rsidRPr="00C21C91" w:rsidRDefault="00FD1479" w:rsidP="003D7034">
      <w:pPr>
        <w:widowControl w:val="0"/>
        <w:autoSpaceDE w:val="0"/>
        <w:autoSpaceDN w:val="0"/>
        <w:adjustRightInd w:val="0"/>
        <w:spacing w:after="40"/>
        <w:jc w:val="both"/>
        <w:rPr>
          <w:noProof/>
          <w:color w:val="000000" w:themeColor="text1"/>
        </w:rPr>
      </w:pPr>
    </w:p>
    <w:p w14:paraId="13D89DFB" w14:textId="78316233" w:rsidR="00FD1479" w:rsidRPr="00C21C91" w:rsidRDefault="00FD1479" w:rsidP="003D7034">
      <w:pPr>
        <w:widowControl w:val="0"/>
        <w:autoSpaceDE w:val="0"/>
        <w:autoSpaceDN w:val="0"/>
        <w:adjustRightInd w:val="0"/>
        <w:spacing w:after="40"/>
        <w:jc w:val="both"/>
        <w:rPr>
          <w:noProof/>
          <w:color w:val="000000" w:themeColor="text1"/>
        </w:rPr>
      </w:pPr>
    </w:p>
    <w:p w14:paraId="19912B53" w14:textId="7137DF19" w:rsidR="00FD1479" w:rsidRPr="00C21C91" w:rsidRDefault="00FD1479" w:rsidP="003D7034">
      <w:pPr>
        <w:widowControl w:val="0"/>
        <w:autoSpaceDE w:val="0"/>
        <w:autoSpaceDN w:val="0"/>
        <w:adjustRightInd w:val="0"/>
        <w:spacing w:after="40"/>
        <w:jc w:val="both"/>
        <w:rPr>
          <w:noProof/>
          <w:color w:val="000000" w:themeColor="text1"/>
        </w:rPr>
      </w:pPr>
    </w:p>
    <w:p w14:paraId="0776BB05" w14:textId="70F168E2" w:rsidR="00FD1479" w:rsidRPr="00C21C91" w:rsidRDefault="00FD1479" w:rsidP="003D7034">
      <w:pPr>
        <w:widowControl w:val="0"/>
        <w:autoSpaceDE w:val="0"/>
        <w:autoSpaceDN w:val="0"/>
        <w:adjustRightInd w:val="0"/>
        <w:spacing w:after="40"/>
        <w:jc w:val="both"/>
        <w:rPr>
          <w:noProof/>
          <w:color w:val="000000" w:themeColor="text1"/>
        </w:rPr>
      </w:pPr>
    </w:p>
    <w:p w14:paraId="78519D89" w14:textId="6E157F49" w:rsidR="00FD1479" w:rsidRPr="00C21C91" w:rsidRDefault="00FD1479" w:rsidP="003D7034">
      <w:pPr>
        <w:widowControl w:val="0"/>
        <w:autoSpaceDE w:val="0"/>
        <w:autoSpaceDN w:val="0"/>
        <w:adjustRightInd w:val="0"/>
        <w:spacing w:after="40"/>
        <w:jc w:val="both"/>
        <w:rPr>
          <w:noProof/>
          <w:color w:val="000000" w:themeColor="text1"/>
        </w:rPr>
      </w:pPr>
    </w:p>
    <w:p w14:paraId="49C110B9" w14:textId="0EAB7721" w:rsidR="00FD1479" w:rsidRPr="00C21C91" w:rsidRDefault="00FD1479" w:rsidP="003D7034">
      <w:pPr>
        <w:widowControl w:val="0"/>
        <w:autoSpaceDE w:val="0"/>
        <w:autoSpaceDN w:val="0"/>
        <w:adjustRightInd w:val="0"/>
        <w:spacing w:after="40"/>
        <w:jc w:val="both"/>
        <w:rPr>
          <w:noProof/>
          <w:color w:val="000000" w:themeColor="text1"/>
        </w:rPr>
      </w:pPr>
    </w:p>
    <w:p w14:paraId="6305F25F" w14:textId="763007FE" w:rsidR="00FD1479" w:rsidRPr="00C21C91" w:rsidRDefault="00FD1479" w:rsidP="003D7034">
      <w:pPr>
        <w:widowControl w:val="0"/>
        <w:autoSpaceDE w:val="0"/>
        <w:autoSpaceDN w:val="0"/>
        <w:adjustRightInd w:val="0"/>
        <w:spacing w:after="40"/>
        <w:jc w:val="both"/>
        <w:rPr>
          <w:noProof/>
          <w:color w:val="000000" w:themeColor="text1"/>
        </w:rPr>
      </w:pPr>
    </w:p>
    <w:p w14:paraId="2BAF812D" w14:textId="06FB7664" w:rsidR="00FD1479" w:rsidRPr="00C21C91" w:rsidRDefault="00FD1479" w:rsidP="003D7034">
      <w:pPr>
        <w:widowControl w:val="0"/>
        <w:autoSpaceDE w:val="0"/>
        <w:autoSpaceDN w:val="0"/>
        <w:adjustRightInd w:val="0"/>
        <w:spacing w:after="40"/>
        <w:jc w:val="both"/>
        <w:rPr>
          <w:noProof/>
          <w:color w:val="000000" w:themeColor="text1"/>
        </w:rPr>
      </w:pPr>
    </w:p>
    <w:p w14:paraId="77F98209" w14:textId="39FE9DD0" w:rsidR="00FD1479" w:rsidRPr="00C21C91" w:rsidRDefault="00FD1479" w:rsidP="003D7034">
      <w:pPr>
        <w:widowControl w:val="0"/>
        <w:autoSpaceDE w:val="0"/>
        <w:autoSpaceDN w:val="0"/>
        <w:adjustRightInd w:val="0"/>
        <w:spacing w:after="40"/>
        <w:jc w:val="both"/>
        <w:rPr>
          <w:noProof/>
          <w:color w:val="000000" w:themeColor="text1"/>
        </w:rPr>
      </w:pPr>
    </w:p>
    <w:p w14:paraId="77F908DB" w14:textId="27D5A0A9" w:rsidR="00FD1479" w:rsidRPr="00C21C91" w:rsidRDefault="00FD1479" w:rsidP="003D7034">
      <w:pPr>
        <w:widowControl w:val="0"/>
        <w:autoSpaceDE w:val="0"/>
        <w:autoSpaceDN w:val="0"/>
        <w:adjustRightInd w:val="0"/>
        <w:spacing w:after="40"/>
        <w:jc w:val="both"/>
        <w:rPr>
          <w:noProof/>
          <w:color w:val="000000" w:themeColor="text1"/>
        </w:rPr>
      </w:pPr>
    </w:p>
    <w:p w14:paraId="49814AD6" w14:textId="0020CC9D" w:rsidR="00FD1479" w:rsidRPr="00C21C91" w:rsidRDefault="00FD1479" w:rsidP="003D7034">
      <w:pPr>
        <w:widowControl w:val="0"/>
        <w:autoSpaceDE w:val="0"/>
        <w:autoSpaceDN w:val="0"/>
        <w:adjustRightInd w:val="0"/>
        <w:spacing w:after="40"/>
        <w:jc w:val="both"/>
        <w:rPr>
          <w:noProof/>
          <w:color w:val="000000" w:themeColor="text1"/>
        </w:rPr>
      </w:pPr>
    </w:p>
    <w:p w14:paraId="0556407C" w14:textId="58F49749" w:rsidR="00FD1479" w:rsidRPr="00C21C91" w:rsidRDefault="00FD1479" w:rsidP="003D7034">
      <w:pPr>
        <w:widowControl w:val="0"/>
        <w:autoSpaceDE w:val="0"/>
        <w:autoSpaceDN w:val="0"/>
        <w:adjustRightInd w:val="0"/>
        <w:spacing w:after="40"/>
        <w:jc w:val="both"/>
        <w:rPr>
          <w:noProof/>
          <w:color w:val="000000" w:themeColor="text1"/>
        </w:rPr>
      </w:pPr>
    </w:p>
    <w:p w14:paraId="3A5CA33F" w14:textId="0EEF85C6" w:rsidR="00FD1479" w:rsidRPr="00C21C91" w:rsidRDefault="00FD1479" w:rsidP="003D7034">
      <w:pPr>
        <w:widowControl w:val="0"/>
        <w:autoSpaceDE w:val="0"/>
        <w:autoSpaceDN w:val="0"/>
        <w:adjustRightInd w:val="0"/>
        <w:spacing w:after="40"/>
        <w:jc w:val="both"/>
        <w:rPr>
          <w:noProof/>
          <w:color w:val="000000" w:themeColor="text1"/>
        </w:rPr>
      </w:pPr>
    </w:p>
    <w:p w14:paraId="15EBC743" w14:textId="11481003" w:rsidR="00FD1479" w:rsidRPr="00C21C91" w:rsidRDefault="00FD1479" w:rsidP="003D7034">
      <w:pPr>
        <w:widowControl w:val="0"/>
        <w:autoSpaceDE w:val="0"/>
        <w:autoSpaceDN w:val="0"/>
        <w:adjustRightInd w:val="0"/>
        <w:spacing w:after="40"/>
        <w:jc w:val="both"/>
        <w:rPr>
          <w:noProof/>
          <w:color w:val="000000" w:themeColor="text1"/>
        </w:rPr>
      </w:pPr>
    </w:p>
    <w:p w14:paraId="149AFF2F" w14:textId="193C7B7A" w:rsidR="00FD1479" w:rsidRPr="00C21C91" w:rsidRDefault="00FD1479" w:rsidP="003D7034">
      <w:pPr>
        <w:widowControl w:val="0"/>
        <w:autoSpaceDE w:val="0"/>
        <w:autoSpaceDN w:val="0"/>
        <w:adjustRightInd w:val="0"/>
        <w:spacing w:after="40"/>
        <w:jc w:val="both"/>
        <w:rPr>
          <w:noProof/>
          <w:color w:val="000000" w:themeColor="text1"/>
        </w:rPr>
      </w:pPr>
    </w:p>
    <w:p w14:paraId="4059C326" w14:textId="4EA05BC0" w:rsidR="00FD1479" w:rsidRPr="00C21C91" w:rsidRDefault="00FD1479" w:rsidP="003D7034">
      <w:pPr>
        <w:widowControl w:val="0"/>
        <w:autoSpaceDE w:val="0"/>
        <w:autoSpaceDN w:val="0"/>
        <w:adjustRightInd w:val="0"/>
        <w:spacing w:after="40"/>
        <w:jc w:val="both"/>
        <w:rPr>
          <w:noProof/>
          <w:color w:val="000000" w:themeColor="text1"/>
        </w:rPr>
      </w:pPr>
    </w:p>
    <w:p w14:paraId="78ECB182" w14:textId="2B62C37C" w:rsidR="00FD1479" w:rsidRPr="00C21C91" w:rsidRDefault="00FD1479" w:rsidP="003D7034">
      <w:pPr>
        <w:widowControl w:val="0"/>
        <w:autoSpaceDE w:val="0"/>
        <w:autoSpaceDN w:val="0"/>
        <w:adjustRightInd w:val="0"/>
        <w:spacing w:after="40"/>
        <w:jc w:val="both"/>
        <w:rPr>
          <w:noProof/>
          <w:color w:val="000000" w:themeColor="text1"/>
        </w:rPr>
      </w:pPr>
    </w:p>
    <w:p w14:paraId="06F23E3F" w14:textId="164AB455" w:rsidR="00FD1479" w:rsidRPr="00C21C91" w:rsidRDefault="00FD1479" w:rsidP="003D7034">
      <w:pPr>
        <w:widowControl w:val="0"/>
        <w:autoSpaceDE w:val="0"/>
        <w:autoSpaceDN w:val="0"/>
        <w:adjustRightInd w:val="0"/>
        <w:spacing w:after="40"/>
        <w:jc w:val="both"/>
        <w:rPr>
          <w:noProof/>
          <w:color w:val="000000" w:themeColor="text1"/>
        </w:rPr>
      </w:pPr>
    </w:p>
    <w:p w14:paraId="4AF4D242" w14:textId="2D32FC5A" w:rsidR="00FD1479" w:rsidRPr="00C21C91" w:rsidRDefault="00FD1479" w:rsidP="003D7034">
      <w:pPr>
        <w:widowControl w:val="0"/>
        <w:autoSpaceDE w:val="0"/>
        <w:autoSpaceDN w:val="0"/>
        <w:adjustRightInd w:val="0"/>
        <w:spacing w:after="40"/>
        <w:jc w:val="both"/>
        <w:rPr>
          <w:noProof/>
          <w:color w:val="000000" w:themeColor="text1"/>
        </w:rPr>
      </w:pPr>
    </w:p>
    <w:p w14:paraId="1807E263" w14:textId="0184B3B4" w:rsidR="00FD1479" w:rsidRPr="00C21C91" w:rsidRDefault="00FD1479" w:rsidP="003D7034">
      <w:pPr>
        <w:widowControl w:val="0"/>
        <w:autoSpaceDE w:val="0"/>
        <w:autoSpaceDN w:val="0"/>
        <w:adjustRightInd w:val="0"/>
        <w:spacing w:after="40"/>
        <w:jc w:val="both"/>
        <w:rPr>
          <w:noProof/>
          <w:color w:val="000000" w:themeColor="text1"/>
        </w:rPr>
      </w:pPr>
    </w:p>
    <w:p w14:paraId="5AEEBBA8" w14:textId="13A20FE0" w:rsidR="00FD1479" w:rsidRPr="00C21C91" w:rsidRDefault="00FD1479" w:rsidP="003D7034">
      <w:pPr>
        <w:widowControl w:val="0"/>
        <w:autoSpaceDE w:val="0"/>
        <w:autoSpaceDN w:val="0"/>
        <w:adjustRightInd w:val="0"/>
        <w:spacing w:after="40"/>
        <w:jc w:val="both"/>
        <w:rPr>
          <w:noProof/>
          <w:color w:val="000000" w:themeColor="text1"/>
        </w:rPr>
      </w:pPr>
    </w:p>
    <w:p w14:paraId="4B47BC45" w14:textId="1A0E903D" w:rsidR="00FD1479" w:rsidRPr="00C21C91" w:rsidRDefault="00FD1479" w:rsidP="003D7034">
      <w:pPr>
        <w:widowControl w:val="0"/>
        <w:autoSpaceDE w:val="0"/>
        <w:autoSpaceDN w:val="0"/>
        <w:adjustRightInd w:val="0"/>
        <w:spacing w:after="40"/>
        <w:jc w:val="both"/>
        <w:rPr>
          <w:noProof/>
          <w:color w:val="000000" w:themeColor="text1"/>
        </w:rPr>
      </w:pPr>
    </w:p>
    <w:p w14:paraId="3BC04096" w14:textId="597A9ED2" w:rsidR="00FD1479" w:rsidRPr="00C21C91" w:rsidRDefault="00FD1479" w:rsidP="003D7034">
      <w:pPr>
        <w:widowControl w:val="0"/>
        <w:autoSpaceDE w:val="0"/>
        <w:autoSpaceDN w:val="0"/>
        <w:adjustRightInd w:val="0"/>
        <w:spacing w:after="40"/>
        <w:jc w:val="both"/>
        <w:rPr>
          <w:noProof/>
          <w:color w:val="000000" w:themeColor="text1"/>
        </w:rPr>
      </w:pPr>
    </w:p>
    <w:p w14:paraId="502BC072" w14:textId="77777777" w:rsidR="00FD1479" w:rsidRPr="00C21C91" w:rsidRDefault="00FD1479" w:rsidP="003D7034">
      <w:pPr>
        <w:widowControl w:val="0"/>
        <w:autoSpaceDE w:val="0"/>
        <w:autoSpaceDN w:val="0"/>
        <w:adjustRightInd w:val="0"/>
        <w:spacing w:after="40"/>
        <w:jc w:val="both"/>
        <w:rPr>
          <w:noProof/>
          <w:color w:val="000000" w:themeColor="text1"/>
        </w:rPr>
      </w:pPr>
    </w:p>
    <w:p w14:paraId="31369675" w14:textId="77777777" w:rsidR="00836367" w:rsidRPr="00C21C91" w:rsidRDefault="002440B0" w:rsidP="003D7034">
      <w:pPr>
        <w:pStyle w:val="references"/>
        <w:numPr>
          <w:ilvl w:val="0"/>
          <w:numId w:val="0"/>
        </w:numPr>
        <w:spacing w:line="240" w:lineRule="auto"/>
        <w:ind w:left="360" w:hanging="360"/>
        <w:rPr>
          <w:rFonts w:eastAsia="SimSun"/>
          <w:b/>
          <w:noProof w:val="0"/>
          <w:color w:val="000000" w:themeColor="text1"/>
          <w:spacing w:val="-1"/>
          <w:sz w:val="20"/>
          <w:szCs w:val="20"/>
          <w:lang w:val="x-none" w:eastAsia="x-none"/>
        </w:rPr>
        <w:sectPr w:rsidR="00836367" w:rsidRPr="00C21C91" w:rsidSect="00683992">
          <w:type w:val="continuous"/>
          <w:pgSz w:w="11906" w:h="16838" w:code="9"/>
          <w:pgMar w:top="1080" w:right="907" w:bottom="1440" w:left="907" w:header="720" w:footer="720" w:gutter="0"/>
          <w:cols w:num="2" w:space="360"/>
          <w:docGrid w:linePitch="360"/>
        </w:sectPr>
      </w:pPr>
      <w:r w:rsidRPr="00C21C91">
        <w:rPr>
          <w:rFonts w:eastAsia="SimSun"/>
          <w:b/>
          <w:noProof w:val="0"/>
          <w:color w:val="000000" w:themeColor="text1"/>
          <w:spacing w:val="-1"/>
          <w:sz w:val="20"/>
          <w:szCs w:val="20"/>
          <w:lang w:val="x-none" w:eastAsia="x-none"/>
        </w:rPr>
        <w:fldChar w:fldCharType="end"/>
      </w:r>
    </w:p>
    <w:p w14:paraId="1636E717" w14:textId="70195A5A" w:rsidR="009303D9" w:rsidRPr="00C21C91" w:rsidRDefault="009303D9" w:rsidP="005B520E">
      <w:pPr>
        <w:rPr>
          <w:color w:val="000000" w:themeColor="text1"/>
        </w:rPr>
      </w:pPr>
    </w:p>
    <w:sectPr w:rsidR="009303D9" w:rsidRPr="00C21C91"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10B8BF" w14:textId="77777777" w:rsidR="00DB6E4B" w:rsidRDefault="00DB6E4B" w:rsidP="001A3B3D">
      <w:r>
        <w:separator/>
      </w:r>
    </w:p>
  </w:endnote>
  <w:endnote w:type="continuationSeparator" w:id="0">
    <w:p w14:paraId="43BE3118" w14:textId="77777777" w:rsidR="00DB6E4B" w:rsidRDefault="00DB6E4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6532135"/>
      <w:docPartObj>
        <w:docPartGallery w:val="Page Numbers (Bottom of Page)"/>
        <w:docPartUnique/>
      </w:docPartObj>
    </w:sdtPr>
    <w:sdtContent>
      <w:p w14:paraId="7B36A80D" w14:textId="4D1E6C1E"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D204D00" w14:textId="77777777" w:rsidR="008D25E1" w:rsidRDefault="008D25E1" w:rsidP="008D25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55778330"/>
      <w:docPartObj>
        <w:docPartGallery w:val="Page Numbers (Bottom of Page)"/>
        <w:docPartUnique/>
      </w:docPartObj>
    </w:sdtPr>
    <w:sdtContent>
      <w:p w14:paraId="0C908891" w14:textId="50664368" w:rsidR="008D25E1" w:rsidRDefault="008D25E1"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1B94D9E4" w14:textId="6200FB53" w:rsidR="00C0430E" w:rsidRPr="00C0430E" w:rsidRDefault="00C0430E" w:rsidP="008D25E1">
    <w:pPr>
      <w:pStyle w:val="Footer"/>
      <w:ind w:right="360"/>
      <w:jc w:val="left"/>
      <w:rPr>
        <w:sz w:val="16"/>
        <w:szCs w:val="16"/>
      </w:rPr>
    </w:pPr>
    <w:r>
      <w:rPr>
        <w:sz w:val="16"/>
        <w:szCs w:val="16"/>
      </w:rPr>
      <w:t>Supply Chain Orchestration</w:t>
    </w:r>
    <w:r w:rsidR="00972D70">
      <w:rPr>
        <w:sz w:val="16"/>
        <w:szCs w:val="16"/>
      </w:rPr>
      <w:t xml:space="preserve"> Tool </w:t>
    </w:r>
    <w:r w:rsidRPr="006F6D3D">
      <w:rPr>
        <w:sz w:val="16"/>
        <w:szCs w:val="16"/>
      </w:rPr>
      <w:t>©</w:t>
    </w:r>
    <w:r>
      <w:rPr>
        <w:sz w:val="16"/>
        <w:szCs w:val="16"/>
      </w:rPr>
      <w:t>Vishal Makode</w:t>
    </w:r>
  </w:p>
  <w:p w14:paraId="15D799FE" w14:textId="77777777" w:rsidR="00C0430E" w:rsidRDefault="00C0430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45601022"/>
      <w:docPartObj>
        <w:docPartGallery w:val="Page Numbers (Bottom of Page)"/>
        <w:docPartUnique/>
      </w:docPartObj>
    </w:sdtPr>
    <w:sdtContent>
      <w:p w14:paraId="48AD6512" w14:textId="1350BDFA" w:rsidR="00C0430E" w:rsidRDefault="00C0430E" w:rsidP="002E7D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05C1B58" w14:textId="5891D330" w:rsidR="00C0430E" w:rsidRPr="00C0430E" w:rsidRDefault="00C0430E" w:rsidP="00C0430E">
    <w:pPr>
      <w:pStyle w:val="Footer"/>
      <w:ind w:right="360"/>
      <w:jc w:val="left"/>
      <w:rPr>
        <w:sz w:val="16"/>
        <w:szCs w:val="16"/>
      </w:rPr>
    </w:pPr>
    <w:r>
      <w:rPr>
        <w:sz w:val="16"/>
        <w:szCs w:val="16"/>
      </w:rPr>
      <w:t>Supply Chain Orchestration</w:t>
    </w:r>
    <w:r w:rsidR="00050189" w:rsidRPr="006F6D3D">
      <w:rPr>
        <w:sz w:val="16"/>
        <w:szCs w:val="16"/>
      </w:rPr>
      <w:t xml:space="preserve"> ©</w:t>
    </w:r>
    <w:r>
      <w:rPr>
        <w:sz w:val="16"/>
        <w:szCs w:val="16"/>
      </w:rPr>
      <w:t>Vishal Makod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9B356" w14:textId="77777777" w:rsidR="00DB6E4B" w:rsidRDefault="00DB6E4B" w:rsidP="001A3B3D">
      <w:r>
        <w:separator/>
      </w:r>
    </w:p>
  </w:footnote>
  <w:footnote w:type="continuationSeparator" w:id="0">
    <w:p w14:paraId="74CEFC84" w14:textId="77777777" w:rsidR="00DB6E4B" w:rsidRDefault="00DB6E4B"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414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927"/>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3569D8"/>
    <w:multiLevelType w:val="hybridMultilevel"/>
    <w:tmpl w:val="C36CC2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783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86798027">
    <w:abstractNumId w:val="14"/>
  </w:num>
  <w:num w:numId="2" w16cid:durableId="684551126">
    <w:abstractNumId w:val="20"/>
  </w:num>
  <w:num w:numId="3" w16cid:durableId="557473052">
    <w:abstractNumId w:val="13"/>
  </w:num>
  <w:num w:numId="4" w16cid:durableId="1480612953">
    <w:abstractNumId w:val="16"/>
  </w:num>
  <w:num w:numId="5" w16cid:durableId="887305710">
    <w:abstractNumId w:val="16"/>
  </w:num>
  <w:num w:numId="6" w16cid:durableId="1079791402">
    <w:abstractNumId w:val="16"/>
  </w:num>
  <w:num w:numId="7" w16cid:durableId="2062363706">
    <w:abstractNumId w:val="16"/>
  </w:num>
  <w:num w:numId="8" w16cid:durableId="1629386958">
    <w:abstractNumId w:val="18"/>
  </w:num>
  <w:num w:numId="9" w16cid:durableId="1556045769">
    <w:abstractNumId w:val="21"/>
  </w:num>
  <w:num w:numId="10" w16cid:durableId="390274981">
    <w:abstractNumId w:val="15"/>
  </w:num>
  <w:num w:numId="11" w16cid:durableId="266230974">
    <w:abstractNumId w:val="12"/>
  </w:num>
  <w:num w:numId="12" w16cid:durableId="595552435">
    <w:abstractNumId w:val="11"/>
  </w:num>
  <w:num w:numId="13" w16cid:durableId="1908682272">
    <w:abstractNumId w:val="0"/>
  </w:num>
  <w:num w:numId="14" w16cid:durableId="1457335768">
    <w:abstractNumId w:val="10"/>
  </w:num>
  <w:num w:numId="15" w16cid:durableId="1740011603">
    <w:abstractNumId w:val="8"/>
  </w:num>
  <w:num w:numId="16" w16cid:durableId="1913614487">
    <w:abstractNumId w:val="7"/>
  </w:num>
  <w:num w:numId="17" w16cid:durableId="1188258049">
    <w:abstractNumId w:val="6"/>
  </w:num>
  <w:num w:numId="18" w16cid:durableId="507332774">
    <w:abstractNumId w:val="5"/>
  </w:num>
  <w:num w:numId="19" w16cid:durableId="1744982389">
    <w:abstractNumId w:val="9"/>
  </w:num>
  <w:num w:numId="20" w16cid:durableId="270672022">
    <w:abstractNumId w:val="4"/>
  </w:num>
  <w:num w:numId="21" w16cid:durableId="1711611354">
    <w:abstractNumId w:val="3"/>
  </w:num>
  <w:num w:numId="22" w16cid:durableId="248852613">
    <w:abstractNumId w:val="2"/>
  </w:num>
  <w:num w:numId="23" w16cid:durableId="296842260">
    <w:abstractNumId w:val="1"/>
  </w:num>
  <w:num w:numId="24" w16cid:durableId="792870368">
    <w:abstractNumId w:val="17"/>
  </w:num>
  <w:num w:numId="25" w16cid:durableId="508105883">
    <w:abstractNumId w:val="19"/>
  </w:num>
  <w:num w:numId="26" w16cid:durableId="7150967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82116696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a3MDa1NDM3MDM0MzdR0lEKTi0uzszPAykwrAUAbDRILCwAAAA="/>
  </w:docVars>
  <w:rsids>
    <w:rsidRoot w:val="009303D9"/>
    <w:rsid w:val="00005E95"/>
    <w:rsid w:val="000101AA"/>
    <w:rsid w:val="00015833"/>
    <w:rsid w:val="00023914"/>
    <w:rsid w:val="000314B5"/>
    <w:rsid w:val="00034EDF"/>
    <w:rsid w:val="00044BA7"/>
    <w:rsid w:val="000465DB"/>
    <w:rsid w:val="0004781E"/>
    <w:rsid w:val="00050189"/>
    <w:rsid w:val="00061A58"/>
    <w:rsid w:val="00067964"/>
    <w:rsid w:val="00074F41"/>
    <w:rsid w:val="0008533C"/>
    <w:rsid w:val="0008758A"/>
    <w:rsid w:val="00094844"/>
    <w:rsid w:val="000A779D"/>
    <w:rsid w:val="000B40E3"/>
    <w:rsid w:val="000B472C"/>
    <w:rsid w:val="000C1E68"/>
    <w:rsid w:val="000C4595"/>
    <w:rsid w:val="000E6050"/>
    <w:rsid w:val="00107271"/>
    <w:rsid w:val="0011164D"/>
    <w:rsid w:val="00113098"/>
    <w:rsid w:val="00114710"/>
    <w:rsid w:val="00115190"/>
    <w:rsid w:val="00117095"/>
    <w:rsid w:val="00120FE5"/>
    <w:rsid w:val="001231AC"/>
    <w:rsid w:val="00127C75"/>
    <w:rsid w:val="00135566"/>
    <w:rsid w:val="001412CF"/>
    <w:rsid w:val="00144082"/>
    <w:rsid w:val="00162CDF"/>
    <w:rsid w:val="00173C82"/>
    <w:rsid w:val="001747B4"/>
    <w:rsid w:val="00184B25"/>
    <w:rsid w:val="001A2EFD"/>
    <w:rsid w:val="001A3B3D"/>
    <w:rsid w:val="001A4AC7"/>
    <w:rsid w:val="001B67DC"/>
    <w:rsid w:val="001D5D35"/>
    <w:rsid w:val="001D6196"/>
    <w:rsid w:val="001D6E9E"/>
    <w:rsid w:val="001D75F2"/>
    <w:rsid w:val="001D7CEF"/>
    <w:rsid w:val="001E6235"/>
    <w:rsid w:val="001E79E9"/>
    <w:rsid w:val="001F1E4C"/>
    <w:rsid w:val="00201A4A"/>
    <w:rsid w:val="002113D2"/>
    <w:rsid w:val="002125DC"/>
    <w:rsid w:val="0021770A"/>
    <w:rsid w:val="00223B15"/>
    <w:rsid w:val="00224CFA"/>
    <w:rsid w:val="002254A9"/>
    <w:rsid w:val="00233D97"/>
    <w:rsid w:val="002347A2"/>
    <w:rsid w:val="00240AA2"/>
    <w:rsid w:val="002440B0"/>
    <w:rsid w:val="00245FA8"/>
    <w:rsid w:val="00253F1D"/>
    <w:rsid w:val="00276AA8"/>
    <w:rsid w:val="00277A91"/>
    <w:rsid w:val="00282BE8"/>
    <w:rsid w:val="002850E3"/>
    <w:rsid w:val="002864FB"/>
    <w:rsid w:val="002B2AC9"/>
    <w:rsid w:val="002E7C13"/>
    <w:rsid w:val="002F1B67"/>
    <w:rsid w:val="002F4A1E"/>
    <w:rsid w:val="003066BF"/>
    <w:rsid w:val="00311F4F"/>
    <w:rsid w:val="003308A8"/>
    <w:rsid w:val="00332CAD"/>
    <w:rsid w:val="003331A4"/>
    <w:rsid w:val="0034413C"/>
    <w:rsid w:val="003477A4"/>
    <w:rsid w:val="003524FD"/>
    <w:rsid w:val="0035437B"/>
    <w:rsid w:val="00354FCF"/>
    <w:rsid w:val="0036453C"/>
    <w:rsid w:val="00370BBE"/>
    <w:rsid w:val="00370FF8"/>
    <w:rsid w:val="00371BCC"/>
    <w:rsid w:val="003860B6"/>
    <w:rsid w:val="00386B7F"/>
    <w:rsid w:val="003A03C7"/>
    <w:rsid w:val="003A19E2"/>
    <w:rsid w:val="003A1D6E"/>
    <w:rsid w:val="003B1245"/>
    <w:rsid w:val="003B2B40"/>
    <w:rsid w:val="003B3BBA"/>
    <w:rsid w:val="003B4E04"/>
    <w:rsid w:val="003C0591"/>
    <w:rsid w:val="003C2099"/>
    <w:rsid w:val="003C41FA"/>
    <w:rsid w:val="003D7034"/>
    <w:rsid w:val="003F0D3A"/>
    <w:rsid w:val="003F20AF"/>
    <w:rsid w:val="003F5A08"/>
    <w:rsid w:val="00400110"/>
    <w:rsid w:val="00401596"/>
    <w:rsid w:val="004058DB"/>
    <w:rsid w:val="00420716"/>
    <w:rsid w:val="004226AD"/>
    <w:rsid w:val="00426E3C"/>
    <w:rsid w:val="004325FB"/>
    <w:rsid w:val="00432834"/>
    <w:rsid w:val="004432BA"/>
    <w:rsid w:val="0044407E"/>
    <w:rsid w:val="00447BB9"/>
    <w:rsid w:val="00447CB5"/>
    <w:rsid w:val="0045402F"/>
    <w:rsid w:val="0046031D"/>
    <w:rsid w:val="00460391"/>
    <w:rsid w:val="004650BE"/>
    <w:rsid w:val="00467357"/>
    <w:rsid w:val="004704FA"/>
    <w:rsid w:val="00473AC9"/>
    <w:rsid w:val="00496A76"/>
    <w:rsid w:val="004A17F9"/>
    <w:rsid w:val="004A24D6"/>
    <w:rsid w:val="004A7497"/>
    <w:rsid w:val="004B03F6"/>
    <w:rsid w:val="004B33E9"/>
    <w:rsid w:val="004C27C7"/>
    <w:rsid w:val="004D663F"/>
    <w:rsid w:val="004D72B5"/>
    <w:rsid w:val="004F142B"/>
    <w:rsid w:val="004F7DAC"/>
    <w:rsid w:val="0050025E"/>
    <w:rsid w:val="0051148B"/>
    <w:rsid w:val="00517072"/>
    <w:rsid w:val="005271B4"/>
    <w:rsid w:val="00535977"/>
    <w:rsid w:val="005453EB"/>
    <w:rsid w:val="005506AF"/>
    <w:rsid w:val="00551B7F"/>
    <w:rsid w:val="0056610F"/>
    <w:rsid w:val="00575BCA"/>
    <w:rsid w:val="00592D56"/>
    <w:rsid w:val="005B0344"/>
    <w:rsid w:val="005B520E"/>
    <w:rsid w:val="005C5B87"/>
    <w:rsid w:val="005D5C8B"/>
    <w:rsid w:val="005D6575"/>
    <w:rsid w:val="005E19B3"/>
    <w:rsid w:val="005E2800"/>
    <w:rsid w:val="005E5E66"/>
    <w:rsid w:val="005F43C7"/>
    <w:rsid w:val="00605825"/>
    <w:rsid w:val="00606E26"/>
    <w:rsid w:val="00620311"/>
    <w:rsid w:val="00620664"/>
    <w:rsid w:val="006210B9"/>
    <w:rsid w:val="0062722E"/>
    <w:rsid w:val="0063455A"/>
    <w:rsid w:val="00641581"/>
    <w:rsid w:val="00644399"/>
    <w:rsid w:val="00645D22"/>
    <w:rsid w:val="00651A08"/>
    <w:rsid w:val="00654204"/>
    <w:rsid w:val="006542C6"/>
    <w:rsid w:val="0065591D"/>
    <w:rsid w:val="006664FD"/>
    <w:rsid w:val="00670434"/>
    <w:rsid w:val="00680411"/>
    <w:rsid w:val="00683992"/>
    <w:rsid w:val="00684009"/>
    <w:rsid w:val="006950BC"/>
    <w:rsid w:val="006B6B66"/>
    <w:rsid w:val="006B7E0F"/>
    <w:rsid w:val="006C2D56"/>
    <w:rsid w:val="006E7EEC"/>
    <w:rsid w:val="006F6D3D"/>
    <w:rsid w:val="006F7D32"/>
    <w:rsid w:val="007044B8"/>
    <w:rsid w:val="00705D64"/>
    <w:rsid w:val="00715BEA"/>
    <w:rsid w:val="00715C07"/>
    <w:rsid w:val="00721479"/>
    <w:rsid w:val="0072562D"/>
    <w:rsid w:val="00736513"/>
    <w:rsid w:val="00740EEA"/>
    <w:rsid w:val="00757E19"/>
    <w:rsid w:val="00764852"/>
    <w:rsid w:val="0077205E"/>
    <w:rsid w:val="007777C4"/>
    <w:rsid w:val="00794804"/>
    <w:rsid w:val="0079675D"/>
    <w:rsid w:val="007B33F1"/>
    <w:rsid w:val="007B6DDA"/>
    <w:rsid w:val="007C0308"/>
    <w:rsid w:val="007C2FF2"/>
    <w:rsid w:val="007D3FD2"/>
    <w:rsid w:val="007D6232"/>
    <w:rsid w:val="007F1250"/>
    <w:rsid w:val="007F1F99"/>
    <w:rsid w:val="007F768F"/>
    <w:rsid w:val="00801D49"/>
    <w:rsid w:val="00802691"/>
    <w:rsid w:val="008046C0"/>
    <w:rsid w:val="00805507"/>
    <w:rsid w:val="0080791D"/>
    <w:rsid w:val="008202E5"/>
    <w:rsid w:val="00823EB2"/>
    <w:rsid w:val="00834035"/>
    <w:rsid w:val="00834817"/>
    <w:rsid w:val="00836367"/>
    <w:rsid w:val="0085196C"/>
    <w:rsid w:val="008662B2"/>
    <w:rsid w:val="00873603"/>
    <w:rsid w:val="00891E7C"/>
    <w:rsid w:val="008A2C7D"/>
    <w:rsid w:val="008B3C6E"/>
    <w:rsid w:val="008B4143"/>
    <w:rsid w:val="008B6524"/>
    <w:rsid w:val="008C4B23"/>
    <w:rsid w:val="008C5DBB"/>
    <w:rsid w:val="008C79BE"/>
    <w:rsid w:val="008D25E1"/>
    <w:rsid w:val="008E59F7"/>
    <w:rsid w:val="008F1FF7"/>
    <w:rsid w:val="008F6E2C"/>
    <w:rsid w:val="00911E1D"/>
    <w:rsid w:val="00912B91"/>
    <w:rsid w:val="009303D9"/>
    <w:rsid w:val="009324D4"/>
    <w:rsid w:val="00933C64"/>
    <w:rsid w:val="00942F46"/>
    <w:rsid w:val="00945B1E"/>
    <w:rsid w:val="0094764C"/>
    <w:rsid w:val="009501E2"/>
    <w:rsid w:val="0095599B"/>
    <w:rsid w:val="00955B6B"/>
    <w:rsid w:val="009639DE"/>
    <w:rsid w:val="00964168"/>
    <w:rsid w:val="00972203"/>
    <w:rsid w:val="00972D70"/>
    <w:rsid w:val="00990C65"/>
    <w:rsid w:val="009A7705"/>
    <w:rsid w:val="009C68EE"/>
    <w:rsid w:val="009C6FDE"/>
    <w:rsid w:val="009E43E0"/>
    <w:rsid w:val="009E4FFC"/>
    <w:rsid w:val="009F0A52"/>
    <w:rsid w:val="009F1D79"/>
    <w:rsid w:val="00A04272"/>
    <w:rsid w:val="00A059B3"/>
    <w:rsid w:val="00A158FF"/>
    <w:rsid w:val="00A2132A"/>
    <w:rsid w:val="00A339AE"/>
    <w:rsid w:val="00A57F60"/>
    <w:rsid w:val="00A62657"/>
    <w:rsid w:val="00A66829"/>
    <w:rsid w:val="00A82DB2"/>
    <w:rsid w:val="00A87F28"/>
    <w:rsid w:val="00A91F5F"/>
    <w:rsid w:val="00AA01FB"/>
    <w:rsid w:val="00AB2FBB"/>
    <w:rsid w:val="00AC1768"/>
    <w:rsid w:val="00AC199F"/>
    <w:rsid w:val="00AC398C"/>
    <w:rsid w:val="00AD16B4"/>
    <w:rsid w:val="00AE236C"/>
    <w:rsid w:val="00AE31E2"/>
    <w:rsid w:val="00AE3409"/>
    <w:rsid w:val="00AE76CA"/>
    <w:rsid w:val="00AF2971"/>
    <w:rsid w:val="00AF6A3D"/>
    <w:rsid w:val="00B11A60"/>
    <w:rsid w:val="00B22613"/>
    <w:rsid w:val="00B24D52"/>
    <w:rsid w:val="00B44A76"/>
    <w:rsid w:val="00B52A63"/>
    <w:rsid w:val="00B60A0E"/>
    <w:rsid w:val="00B73993"/>
    <w:rsid w:val="00B75247"/>
    <w:rsid w:val="00B768D1"/>
    <w:rsid w:val="00B80B04"/>
    <w:rsid w:val="00B83D13"/>
    <w:rsid w:val="00B90752"/>
    <w:rsid w:val="00BA1025"/>
    <w:rsid w:val="00BA5D47"/>
    <w:rsid w:val="00BB4F2F"/>
    <w:rsid w:val="00BC0232"/>
    <w:rsid w:val="00BC0D80"/>
    <w:rsid w:val="00BC3420"/>
    <w:rsid w:val="00BC6D93"/>
    <w:rsid w:val="00BC7492"/>
    <w:rsid w:val="00BD1F86"/>
    <w:rsid w:val="00BD670B"/>
    <w:rsid w:val="00BD6C10"/>
    <w:rsid w:val="00BE7D3C"/>
    <w:rsid w:val="00BF331D"/>
    <w:rsid w:val="00BF5662"/>
    <w:rsid w:val="00BF5FF6"/>
    <w:rsid w:val="00C0207F"/>
    <w:rsid w:val="00C0430E"/>
    <w:rsid w:val="00C16117"/>
    <w:rsid w:val="00C214FD"/>
    <w:rsid w:val="00C21C91"/>
    <w:rsid w:val="00C24384"/>
    <w:rsid w:val="00C26690"/>
    <w:rsid w:val="00C3075A"/>
    <w:rsid w:val="00C44A9C"/>
    <w:rsid w:val="00C54675"/>
    <w:rsid w:val="00C60D01"/>
    <w:rsid w:val="00C715E0"/>
    <w:rsid w:val="00C87608"/>
    <w:rsid w:val="00C919A4"/>
    <w:rsid w:val="00C92E12"/>
    <w:rsid w:val="00CA0234"/>
    <w:rsid w:val="00CA3238"/>
    <w:rsid w:val="00CA4392"/>
    <w:rsid w:val="00CB18B3"/>
    <w:rsid w:val="00CB53F6"/>
    <w:rsid w:val="00CC32AD"/>
    <w:rsid w:val="00CC32C4"/>
    <w:rsid w:val="00CC393F"/>
    <w:rsid w:val="00CD1141"/>
    <w:rsid w:val="00CE5C12"/>
    <w:rsid w:val="00CF4F04"/>
    <w:rsid w:val="00D11A73"/>
    <w:rsid w:val="00D2176E"/>
    <w:rsid w:val="00D32FA6"/>
    <w:rsid w:val="00D4371F"/>
    <w:rsid w:val="00D55332"/>
    <w:rsid w:val="00D61BB5"/>
    <w:rsid w:val="00D632BE"/>
    <w:rsid w:val="00D71BFC"/>
    <w:rsid w:val="00D72D06"/>
    <w:rsid w:val="00D7522C"/>
    <w:rsid w:val="00D7536F"/>
    <w:rsid w:val="00D75D11"/>
    <w:rsid w:val="00D76668"/>
    <w:rsid w:val="00D8788C"/>
    <w:rsid w:val="00D90999"/>
    <w:rsid w:val="00DA7BD3"/>
    <w:rsid w:val="00DB423D"/>
    <w:rsid w:val="00DB660F"/>
    <w:rsid w:val="00DB6E4B"/>
    <w:rsid w:val="00DC35F4"/>
    <w:rsid w:val="00DD2561"/>
    <w:rsid w:val="00DF5886"/>
    <w:rsid w:val="00E07383"/>
    <w:rsid w:val="00E12B44"/>
    <w:rsid w:val="00E13832"/>
    <w:rsid w:val="00E165BC"/>
    <w:rsid w:val="00E41FA4"/>
    <w:rsid w:val="00E50D6F"/>
    <w:rsid w:val="00E519DE"/>
    <w:rsid w:val="00E5525B"/>
    <w:rsid w:val="00E56ECB"/>
    <w:rsid w:val="00E61E12"/>
    <w:rsid w:val="00E7596C"/>
    <w:rsid w:val="00E82878"/>
    <w:rsid w:val="00E85D38"/>
    <w:rsid w:val="00E8678A"/>
    <w:rsid w:val="00E878F2"/>
    <w:rsid w:val="00E97A0D"/>
    <w:rsid w:val="00EA0987"/>
    <w:rsid w:val="00EB6935"/>
    <w:rsid w:val="00EB72CF"/>
    <w:rsid w:val="00ED0149"/>
    <w:rsid w:val="00ED0573"/>
    <w:rsid w:val="00ED2300"/>
    <w:rsid w:val="00EF2988"/>
    <w:rsid w:val="00EF7DE3"/>
    <w:rsid w:val="00F02F56"/>
    <w:rsid w:val="00F03103"/>
    <w:rsid w:val="00F0503D"/>
    <w:rsid w:val="00F23E70"/>
    <w:rsid w:val="00F271DE"/>
    <w:rsid w:val="00F33940"/>
    <w:rsid w:val="00F35795"/>
    <w:rsid w:val="00F40538"/>
    <w:rsid w:val="00F436C4"/>
    <w:rsid w:val="00F627DA"/>
    <w:rsid w:val="00F7288F"/>
    <w:rsid w:val="00F83E19"/>
    <w:rsid w:val="00F847A6"/>
    <w:rsid w:val="00F87472"/>
    <w:rsid w:val="00F9441B"/>
    <w:rsid w:val="00F97EB7"/>
    <w:rsid w:val="00FA2E0A"/>
    <w:rsid w:val="00FA4C32"/>
    <w:rsid w:val="00FB3B7C"/>
    <w:rsid w:val="00FB51F9"/>
    <w:rsid w:val="00FC122A"/>
    <w:rsid w:val="00FD1479"/>
    <w:rsid w:val="00FE4F1D"/>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B27230"/>
  <w15:chartTrackingRefBased/>
  <w15:docId w15:val="{024ECAD1-2323-4B9B-8C03-899AA7F9F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uiPriority="20"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rPr>
      <w:lang w:val="en-GB"/>
    </w:rPr>
  </w:style>
  <w:style w:type="paragraph" w:styleId="Heading1">
    <w:name w:val="heading 1"/>
    <w:basedOn w:val="Normal"/>
    <w:next w:val="Normal"/>
    <w:qFormat/>
    <w:rsid w:val="006B6B66"/>
    <w:pPr>
      <w:keepNext/>
      <w:keepLines/>
      <w:numPr>
        <w:numId w:val="4"/>
      </w:numPr>
      <w:tabs>
        <w:tab w:val="clear" w:pos="4140"/>
        <w:tab w:val="left" w:pos="216"/>
        <w:tab w:val="num" w:pos="576"/>
      </w:tabs>
      <w:spacing w:before="160" w:after="80"/>
      <w:ind w:firstLine="0"/>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tabs>
        <w:tab w:val="clear" w:pos="927"/>
        <w:tab w:val="num" w:pos="540"/>
      </w:tabs>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PlaceholderText">
    <w:name w:val="Placeholder Text"/>
    <w:basedOn w:val="DefaultParagraphFont"/>
    <w:uiPriority w:val="99"/>
    <w:semiHidden/>
    <w:rsid w:val="0072562D"/>
    <w:rPr>
      <w:color w:val="808080"/>
    </w:rPr>
  </w:style>
  <w:style w:type="character" w:customStyle="1" w:styleId="Heading2Char">
    <w:name w:val="Heading 2 Char"/>
    <w:basedOn w:val="DefaultParagraphFont"/>
    <w:link w:val="Heading2"/>
    <w:rsid w:val="00EB6935"/>
    <w:rPr>
      <w:i/>
      <w:iCs/>
      <w:noProof/>
    </w:rPr>
  </w:style>
  <w:style w:type="table" w:styleId="TableGrid">
    <w:name w:val="Table Grid"/>
    <w:basedOn w:val="TableNormal"/>
    <w:rsid w:val="00EB69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6935"/>
    <w:pPr>
      <w:ind w:left="720"/>
      <w:contextualSpacing/>
    </w:pPr>
  </w:style>
  <w:style w:type="character" w:styleId="PageNumber">
    <w:name w:val="page number"/>
    <w:basedOn w:val="DefaultParagraphFont"/>
    <w:rsid w:val="00C0430E"/>
  </w:style>
  <w:style w:type="paragraph" w:styleId="Caption">
    <w:name w:val="caption"/>
    <w:basedOn w:val="Normal"/>
    <w:next w:val="Normal"/>
    <w:unhideWhenUsed/>
    <w:qFormat/>
    <w:rsid w:val="008E59F7"/>
    <w:pPr>
      <w:spacing w:after="200"/>
    </w:pPr>
    <w:rPr>
      <w:i/>
      <w:iCs/>
      <w:color w:val="44546A" w:themeColor="text2"/>
      <w:sz w:val="18"/>
      <w:szCs w:val="18"/>
    </w:rPr>
  </w:style>
  <w:style w:type="paragraph" w:styleId="NormalWeb">
    <w:name w:val="Normal (Web)"/>
    <w:basedOn w:val="Normal"/>
    <w:uiPriority w:val="99"/>
    <w:unhideWhenUsed/>
    <w:rsid w:val="00432834"/>
    <w:pPr>
      <w:spacing w:before="100" w:beforeAutospacing="1" w:after="100" w:afterAutospacing="1"/>
      <w:jc w:val="left"/>
    </w:pPr>
    <w:rPr>
      <w:rFonts w:eastAsia="Times New Roman"/>
      <w:sz w:val="24"/>
      <w:szCs w:val="24"/>
      <w:lang w:eastAsia="en-GB"/>
    </w:rPr>
  </w:style>
  <w:style w:type="character" w:styleId="Emphasis">
    <w:name w:val="Emphasis"/>
    <w:basedOn w:val="DefaultParagraphFont"/>
    <w:uiPriority w:val="20"/>
    <w:qFormat/>
    <w:rsid w:val="004C27C7"/>
    <w:rPr>
      <w:i/>
      <w:iCs/>
    </w:rPr>
  </w:style>
  <w:style w:type="character" w:styleId="Strong">
    <w:name w:val="Strong"/>
    <w:basedOn w:val="DefaultParagraphFont"/>
    <w:uiPriority w:val="22"/>
    <w:qFormat/>
    <w:rsid w:val="00C60D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13356">
      <w:bodyDiv w:val="1"/>
      <w:marLeft w:val="0"/>
      <w:marRight w:val="0"/>
      <w:marTop w:val="0"/>
      <w:marBottom w:val="0"/>
      <w:divBdr>
        <w:top w:val="none" w:sz="0" w:space="0" w:color="auto"/>
        <w:left w:val="none" w:sz="0" w:space="0" w:color="auto"/>
        <w:bottom w:val="none" w:sz="0" w:space="0" w:color="auto"/>
        <w:right w:val="none" w:sz="0" w:space="0" w:color="auto"/>
      </w:divBdr>
    </w:div>
    <w:div w:id="93551115">
      <w:bodyDiv w:val="1"/>
      <w:marLeft w:val="0"/>
      <w:marRight w:val="0"/>
      <w:marTop w:val="0"/>
      <w:marBottom w:val="0"/>
      <w:divBdr>
        <w:top w:val="none" w:sz="0" w:space="0" w:color="auto"/>
        <w:left w:val="none" w:sz="0" w:space="0" w:color="auto"/>
        <w:bottom w:val="none" w:sz="0" w:space="0" w:color="auto"/>
        <w:right w:val="none" w:sz="0" w:space="0" w:color="auto"/>
      </w:divBdr>
    </w:div>
    <w:div w:id="159005990">
      <w:bodyDiv w:val="1"/>
      <w:marLeft w:val="0"/>
      <w:marRight w:val="0"/>
      <w:marTop w:val="0"/>
      <w:marBottom w:val="0"/>
      <w:divBdr>
        <w:top w:val="none" w:sz="0" w:space="0" w:color="auto"/>
        <w:left w:val="none" w:sz="0" w:space="0" w:color="auto"/>
        <w:bottom w:val="none" w:sz="0" w:space="0" w:color="auto"/>
        <w:right w:val="none" w:sz="0" w:space="0" w:color="auto"/>
      </w:divBdr>
    </w:div>
    <w:div w:id="196747564">
      <w:bodyDiv w:val="1"/>
      <w:marLeft w:val="0"/>
      <w:marRight w:val="0"/>
      <w:marTop w:val="0"/>
      <w:marBottom w:val="0"/>
      <w:divBdr>
        <w:top w:val="none" w:sz="0" w:space="0" w:color="auto"/>
        <w:left w:val="none" w:sz="0" w:space="0" w:color="auto"/>
        <w:bottom w:val="none" w:sz="0" w:space="0" w:color="auto"/>
        <w:right w:val="none" w:sz="0" w:space="0" w:color="auto"/>
      </w:divBdr>
    </w:div>
    <w:div w:id="200826003">
      <w:bodyDiv w:val="1"/>
      <w:marLeft w:val="0"/>
      <w:marRight w:val="0"/>
      <w:marTop w:val="0"/>
      <w:marBottom w:val="0"/>
      <w:divBdr>
        <w:top w:val="none" w:sz="0" w:space="0" w:color="auto"/>
        <w:left w:val="none" w:sz="0" w:space="0" w:color="auto"/>
        <w:bottom w:val="none" w:sz="0" w:space="0" w:color="auto"/>
        <w:right w:val="none" w:sz="0" w:space="0" w:color="auto"/>
      </w:divBdr>
    </w:div>
    <w:div w:id="348213789">
      <w:bodyDiv w:val="1"/>
      <w:marLeft w:val="0"/>
      <w:marRight w:val="0"/>
      <w:marTop w:val="0"/>
      <w:marBottom w:val="0"/>
      <w:divBdr>
        <w:top w:val="none" w:sz="0" w:space="0" w:color="auto"/>
        <w:left w:val="none" w:sz="0" w:space="0" w:color="auto"/>
        <w:bottom w:val="none" w:sz="0" w:space="0" w:color="auto"/>
        <w:right w:val="none" w:sz="0" w:space="0" w:color="auto"/>
      </w:divBdr>
    </w:div>
    <w:div w:id="440609546">
      <w:bodyDiv w:val="1"/>
      <w:marLeft w:val="0"/>
      <w:marRight w:val="0"/>
      <w:marTop w:val="0"/>
      <w:marBottom w:val="0"/>
      <w:divBdr>
        <w:top w:val="none" w:sz="0" w:space="0" w:color="auto"/>
        <w:left w:val="none" w:sz="0" w:space="0" w:color="auto"/>
        <w:bottom w:val="none" w:sz="0" w:space="0" w:color="auto"/>
        <w:right w:val="none" w:sz="0" w:space="0" w:color="auto"/>
      </w:divBdr>
    </w:div>
    <w:div w:id="533464661">
      <w:bodyDiv w:val="1"/>
      <w:marLeft w:val="0"/>
      <w:marRight w:val="0"/>
      <w:marTop w:val="0"/>
      <w:marBottom w:val="0"/>
      <w:divBdr>
        <w:top w:val="none" w:sz="0" w:space="0" w:color="auto"/>
        <w:left w:val="none" w:sz="0" w:space="0" w:color="auto"/>
        <w:bottom w:val="none" w:sz="0" w:space="0" w:color="auto"/>
        <w:right w:val="none" w:sz="0" w:space="0" w:color="auto"/>
      </w:divBdr>
    </w:div>
    <w:div w:id="798453187">
      <w:bodyDiv w:val="1"/>
      <w:marLeft w:val="0"/>
      <w:marRight w:val="0"/>
      <w:marTop w:val="0"/>
      <w:marBottom w:val="0"/>
      <w:divBdr>
        <w:top w:val="none" w:sz="0" w:space="0" w:color="auto"/>
        <w:left w:val="none" w:sz="0" w:space="0" w:color="auto"/>
        <w:bottom w:val="none" w:sz="0" w:space="0" w:color="auto"/>
        <w:right w:val="none" w:sz="0" w:space="0" w:color="auto"/>
      </w:divBdr>
    </w:div>
    <w:div w:id="1024936873">
      <w:bodyDiv w:val="1"/>
      <w:marLeft w:val="0"/>
      <w:marRight w:val="0"/>
      <w:marTop w:val="0"/>
      <w:marBottom w:val="0"/>
      <w:divBdr>
        <w:top w:val="none" w:sz="0" w:space="0" w:color="auto"/>
        <w:left w:val="none" w:sz="0" w:space="0" w:color="auto"/>
        <w:bottom w:val="none" w:sz="0" w:space="0" w:color="auto"/>
        <w:right w:val="none" w:sz="0" w:space="0" w:color="auto"/>
      </w:divBdr>
    </w:div>
    <w:div w:id="1206676696">
      <w:bodyDiv w:val="1"/>
      <w:marLeft w:val="0"/>
      <w:marRight w:val="0"/>
      <w:marTop w:val="0"/>
      <w:marBottom w:val="0"/>
      <w:divBdr>
        <w:top w:val="none" w:sz="0" w:space="0" w:color="auto"/>
        <w:left w:val="none" w:sz="0" w:space="0" w:color="auto"/>
        <w:bottom w:val="none" w:sz="0" w:space="0" w:color="auto"/>
        <w:right w:val="none" w:sz="0" w:space="0" w:color="auto"/>
      </w:divBdr>
    </w:div>
    <w:div w:id="1326779956">
      <w:bodyDiv w:val="1"/>
      <w:marLeft w:val="0"/>
      <w:marRight w:val="0"/>
      <w:marTop w:val="0"/>
      <w:marBottom w:val="0"/>
      <w:divBdr>
        <w:top w:val="none" w:sz="0" w:space="0" w:color="auto"/>
        <w:left w:val="none" w:sz="0" w:space="0" w:color="auto"/>
        <w:bottom w:val="none" w:sz="0" w:space="0" w:color="auto"/>
        <w:right w:val="none" w:sz="0" w:space="0" w:color="auto"/>
      </w:divBdr>
    </w:div>
    <w:div w:id="1395860047">
      <w:bodyDiv w:val="1"/>
      <w:marLeft w:val="0"/>
      <w:marRight w:val="0"/>
      <w:marTop w:val="0"/>
      <w:marBottom w:val="0"/>
      <w:divBdr>
        <w:top w:val="none" w:sz="0" w:space="0" w:color="auto"/>
        <w:left w:val="none" w:sz="0" w:space="0" w:color="auto"/>
        <w:bottom w:val="none" w:sz="0" w:space="0" w:color="auto"/>
        <w:right w:val="none" w:sz="0" w:space="0" w:color="auto"/>
      </w:divBdr>
    </w:div>
    <w:div w:id="1472594603">
      <w:bodyDiv w:val="1"/>
      <w:marLeft w:val="0"/>
      <w:marRight w:val="0"/>
      <w:marTop w:val="0"/>
      <w:marBottom w:val="0"/>
      <w:divBdr>
        <w:top w:val="none" w:sz="0" w:space="0" w:color="auto"/>
        <w:left w:val="none" w:sz="0" w:space="0" w:color="auto"/>
        <w:bottom w:val="none" w:sz="0" w:space="0" w:color="auto"/>
        <w:right w:val="none" w:sz="0" w:space="0" w:color="auto"/>
      </w:divBdr>
    </w:div>
    <w:div w:id="1613979076">
      <w:bodyDiv w:val="1"/>
      <w:marLeft w:val="0"/>
      <w:marRight w:val="0"/>
      <w:marTop w:val="0"/>
      <w:marBottom w:val="0"/>
      <w:divBdr>
        <w:top w:val="none" w:sz="0" w:space="0" w:color="auto"/>
        <w:left w:val="none" w:sz="0" w:space="0" w:color="auto"/>
        <w:bottom w:val="none" w:sz="0" w:space="0" w:color="auto"/>
        <w:right w:val="none" w:sz="0" w:space="0" w:color="auto"/>
      </w:divBdr>
    </w:div>
    <w:div w:id="1975059374">
      <w:bodyDiv w:val="1"/>
      <w:marLeft w:val="0"/>
      <w:marRight w:val="0"/>
      <w:marTop w:val="0"/>
      <w:marBottom w:val="0"/>
      <w:divBdr>
        <w:top w:val="none" w:sz="0" w:space="0" w:color="auto"/>
        <w:left w:val="none" w:sz="0" w:space="0" w:color="auto"/>
        <w:bottom w:val="none" w:sz="0" w:space="0" w:color="auto"/>
        <w:right w:val="none" w:sz="0" w:space="0" w:color="auto"/>
      </w:divBdr>
    </w:div>
    <w:div w:id="2011984075">
      <w:bodyDiv w:val="1"/>
      <w:marLeft w:val="0"/>
      <w:marRight w:val="0"/>
      <w:marTop w:val="0"/>
      <w:marBottom w:val="0"/>
      <w:divBdr>
        <w:top w:val="none" w:sz="0" w:space="0" w:color="auto"/>
        <w:left w:val="none" w:sz="0" w:space="0" w:color="auto"/>
        <w:bottom w:val="none" w:sz="0" w:space="0" w:color="auto"/>
        <w:right w:val="none" w:sz="0" w:space="0" w:color="auto"/>
      </w:divBdr>
    </w:div>
    <w:div w:id="2082679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tiff"/><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3.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784B12-5D6B-456C-9B67-257BEBCEBE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12</Pages>
  <Words>17334</Words>
  <Characters>98809</Characters>
  <Application>Microsoft Office Word</Application>
  <DocSecurity>0</DocSecurity>
  <Lines>823</Lines>
  <Paragraphs>2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5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Vishal Makode</cp:lastModifiedBy>
  <cp:revision>62</cp:revision>
  <dcterms:created xsi:type="dcterms:W3CDTF">2022-08-20T14:03:00Z</dcterms:created>
  <dcterms:modified xsi:type="dcterms:W3CDTF">2022-08-22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f932fc-a4c3-3834-9963-97e46aa2ba8b</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chicago-note-bibliography</vt:lpwstr>
  </property>
  <property fmtid="{D5CDD505-2E9C-101B-9397-08002B2CF9AE}" pid="10" name="Mendeley Recent Style Name 2_1">
    <vt:lpwstr>Chicago Manual of Style 17th edition (no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eerj</vt:lpwstr>
  </property>
  <property fmtid="{D5CDD505-2E9C-101B-9397-08002B2CF9AE}" pid="22" name="Mendeley Recent Style Name 8_1">
    <vt:lpwstr>PeerJ</vt:lpwstr>
  </property>
  <property fmtid="{D5CDD505-2E9C-101B-9397-08002B2CF9AE}" pid="23" name="Mendeley Recent Style Id 9_1">
    <vt:lpwstr>http://www.zotero.org/styles/symmetry</vt:lpwstr>
  </property>
  <property fmtid="{D5CDD505-2E9C-101B-9397-08002B2CF9AE}" pid="24" name="Mendeley Recent Style Name 9_1">
    <vt:lpwstr>Symmetry</vt:lpwstr>
  </property>
</Properties>
</file>